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CA0FEE" w14:textId="13B5B0E1" w:rsidR="000A1CBA" w:rsidRPr="000A1CBA" w:rsidRDefault="000A1CBA" w:rsidP="000A1CBA">
      <w:pPr>
        <w:pStyle w:val="IEEEAuthorName"/>
        <w:rPr>
          <w:b/>
          <w:sz w:val="32"/>
          <w:szCs w:val="32"/>
          <w:lang w:val="en-CA"/>
        </w:rPr>
      </w:pPr>
      <w:r w:rsidRPr="0FADDD72">
        <w:rPr>
          <w:b/>
          <w:sz w:val="32"/>
          <w:szCs w:val="32"/>
          <w:lang w:val="en-CA"/>
        </w:rPr>
        <w:t>Project group B proposal</w:t>
      </w:r>
    </w:p>
    <w:p w14:paraId="3AFD0E03" w14:textId="77777777" w:rsidR="007D1EEF" w:rsidRDefault="6BCA4C39" w:rsidP="45DD2EE4">
      <w:pPr>
        <w:spacing w:after="160" w:line="259" w:lineRule="auto"/>
        <w:ind w:left="720"/>
        <w:jc w:val="center"/>
        <w:rPr>
          <w:rFonts w:eastAsia="Times New Roman"/>
          <w:i/>
          <w:sz w:val="36"/>
          <w:szCs w:val="36"/>
          <w:lang w:val="en-US" w:eastAsia="en-GB"/>
        </w:rPr>
      </w:pPr>
      <w:r w:rsidRPr="45DD2EE4">
        <w:rPr>
          <w:rFonts w:eastAsia="Times New Roman"/>
          <w:i/>
          <w:sz w:val="36"/>
          <w:szCs w:val="36"/>
          <w:lang w:val="en-US" w:eastAsia="en-GB"/>
        </w:rPr>
        <w:t>Deep Learning Modelling for the Image Recognition</w:t>
      </w:r>
      <w:r w:rsidRPr="45DD2EE4">
        <w:rPr>
          <w:rFonts w:eastAsia="Times New Roman"/>
          <w:i/>
          <w:sz w:val="36"/>
          <w:szCs w:val="36"/>
          <w:lang w:val="en-US" w:eastAsia="en-GB"/>
        </w:rPr>
        <w:t xml:space="preserve"> </w:t>
      </w:r>
      <w:r w:rsidR="5DAE181C" w:rsidRPr="45DD2EE4">
        <w:rPr>
          <w:rFonts w:eastAsia="Times New Roman"/>
          <w:i/>
          <w:sz w:val="36"/>
          <w:szCs w:val="36"/>
          <w:lang w:val="en-US" w:eastAsia="en-GB"/>
        </w:rPr>
        <w:t xml:space="preserve">of </w:t>
      </w:r>
      <w:r w:rsidRPr="45DD2EE4">
        <w:rPr>
          <w:rFonts w:eastAsia="Times New Roman"/>
          <w:i/>
          <w:sz w:val="36"/>
          <w:szCs w:val="36"/>
          <w:lang w:val="en-US" w:eastAsia="en-GB"/>
        </w:rPr>
        <w:t xml:space="preserve">Mushrooms </w:t>
      </w:r>
      <w:r w:rsidR="007D1EEF" w:rsidRPr="45DD2EE4">
        <w:rPr>
          <w:rFonts w:eastAsia="Times New Roman"/>
          <w:i/>
          <w:sz w:val="36"/>
          <w:szCs w:val="36"/>
          <w:lang w:val="en-US" w:eastAsia="en-GB"/>
        </w:rPr>
        <w:t xml:space="preserve">– </w:t>
      </w:r>
    </w:p>
    <w:p w14:paraId="23F5FD99" w14:textId="56FCCACD" w:rsidR="6BCA4C39" w:rsidRDefault="007D1EEF" w:rsidP="45DD2EE4">
      <w:pPr>
        <w:spacing w:after="160" w:line="259" w:lineRule="auto"/>
        <w:ind w:left="720"/>
        <w:jc w:val="center"/>
        <w:rPr>
          <w:i/>
          <w:sz w:val="36"/>
          <w:szCs w:val="36"/>
          <w:lang w:val="en-CA"/>
        </w:rPr>
      </w:pPr>
      <w:r w:rsidRPr="2BB2599E">
        <w:rPr>
          <w:rFonts w:eastAsia="Times New Roman"/>
          <w:i/>
          <w:iCs/>
          <w:sz w:val="36"/>
          <w:szCs w:val="36"/>
          <w:lang w:val="en-US" w:eastAsia="en-GB"/>
        </w:rPr>
        <w:t>A</w:t>
      </w:r>
      <w:r w:rsidR="6BCA4C39" w:rsidRPr="45DD2EE4">
        <w:rPr>
          <w:rFonts w:eastAsia="Times New Roman"/>
          <w:i/>
          <w:sz w:val="36"/>
          <w:szCs w:val="36"/>
          <w:lang w:val="en-US" w:eastAsia="en-GB"/>
        </w:rPr>
        <w:t xml:space="preserve"> Case study based on Convolutional Neural Network</w:t>
      </w:r>
    </w:p>
    <w:p w14:paraId="437279FB" w14:textId="3AB7E6C1" w:rsidR="00D41274" w:rsidRDefault="000A1CBA" w:rsidP="164B78CA">
      <w:pPr>
        <w:pStyle w:val="IEEEAuthorName"/>
        <w:sectPr w:rsidR="00D41274" w:rsidSect="00883903">
          <w:pgSz w:w="11906" w:h="16838"/>
          <w:pgMar w:top="1077" w:right="811" w:bottom="2438" w:left="0" w:header="709" w:footer="709" w:gutter="0"/>
          <w:cols w:space="708"/>
          <w:docGrid w:linePitch="360"/>
        </w:sectPr>
      </w:pPr>
      <w:r>
        <w:t>Joana Perdigoto</w:t>
      </w:r>
      <w:r w:rsidR="00C04563">
        <w:t xml:space="preserve"> (</w:t>
      </w:r>
      <w:r w:rsidR="00C04563" w:rsidRPr="00C04563">
        <w:t>x21172994</w:t>
      </w:r>
      <w:r w:rsidR="00C04563">
        <w:t>)</w:t>
      </w:r>
      <w:r w:rsidR="00F75156">
        <w:t>,</w:t>
      </w:r>
      <w:r w:rsidR="00D41274" w:rsidRPr="002162BB">
        <w:t xml:space="preserve"> </w:t>
      </w:r>
      <w:r w:rsidR="00F75156">
        <w:t>Peter McEnroe</w:t>
      </w:r>
      <w:r w:rsidR="00C04563">
        <w:t>(</w:t>
      </w:r>
      <w:r w:rsidR="00C04563" w:rsidRPr="00C04563">
        <w:t>x211</w:t>
      </w:r>
      <w:r w:rsidR="0088763A">
        <w:t>76671)</w:t>
      </w:r>
      <w:r>
        <w:t>, Xavier Tubau</w:t>
      </w:r>
      <w:r w:rsidR="00D41274" w:rsidRPr="002162BB">
        <w:t xml:space="preserve"> </w:t>
      </w:r>
      <w:r w:rsidR="0088763A">
        <w:t xml:space="preserve"> (</w:t>
      </w:r>
      <w:r w:rsidR="0088763A" w:rsidRPr="0088763A">
        <w:t>x16134362</w:t>
      </w:r>
      <w:r w:rsidR="0088763A">
        <w:t>)</w:t>
      </w:r>
    </w:p>
    <w:p w14:paraId="27B6A327" w14:textId="244B3886" w:rsidR="000A1CBA" w:rsidRDefault="000A1CBA" w:rsidP="3EB0D2E8">
      <w:pPr>
        <w:pStyle w:val="IEEEHeading1"/>
      </w:pPr>
      <w:r>
        <w:t>Motivation</w:t>
      </w:r>
    </w:p>
    <w:p w14:paraId="25FBCD94" w14:textId="376B0D3A" w:rsidR="00DD7F83" w:rsidRDefault="009305CC" w:rsidP="00081EBE">
      <w:pPr>
        <w:pStyle w:val="IEEEParagraph"/>
      </w:pPr>
      <w:r>
        <w:t xml:space="preserve">The motivation </w:t>
      </w:r>
      <w:r w:rsidR="00E0205C">
        <w:t>for</w:t>
      </w:r>
      <w:r>
        <w:t xml:space="preserve"> studying the </w:t>
      </w:r>
      <w:r w:rsidR="007868FB">
        <w:t xml:space="preserve">recognition of mushroom types using </w:t>
      </w:r>
      <w:r w:rsidR="003734E6">
        <w:t>a convolutional Neural Network</w:t>
      </w:r>
      <w:r w:rsidR="00EC4493">
        <w:t xml:space="preserve"> (CNN)</w:t>
      </w:r>
      <w:r w:rsidR="003734E6">
        <w:t xml:space="preserve"> stems from the recent growth in mushroom foraging as a hobby</w:t>
      </w:r>
      <w:r w:rsidR="00EC6B44">
        <w:t xml:space="preserve"> recently, especially since the onset of the pandemic</w:t>
      </w:r>
      <w:r w:rsidR="00E820A3">
        <w:t>.</w:t>
      </w:r>
      <w:r w:rsidR="00E0205C">
        <w:fldChar w:fldCharType="begin"/>
      </w:r>
      <w:r w:rsidR="00E0205C">
        <w:instrText xml:space="preserve"> ADDIN ZOTERO_ITEM CSL_CITATION {"citationID":"pLkO5DuX","properties":{"formattedCitation":"[1]","plainCitation":"[1]","noteIndex":0},"citationItems":[{"id":202,"uris":["http://zotero.org/groups/4815306/items/HYJWMU94"],"itemData":{"id":202,"type":"webpage","abstract":"Jack Revell goes foraging for wild mushrooms to find more than he expected and how a pandemic brought us all out.","container-title":"Wild Plants, Foraging, Food, Art and Culture","language":"en-AU","title":"Finding Food In the Forest: How a Pandemic Sparked New Interest In Mushrooms","title-short":"Finding Food In the Forest","URL":"https://www.diegobonetto.com/blog/finding-food-in-the-forest-how-a-pandemic-sparked-new-interest-in-mushrooms","accessed":{"date-parts":[["2022",10,13]]}}}],"schema":"https://github.com/citation-style-language/schema/raw/master/csl-citation.json"} </w:instrText>
      </w:r>
      <w:r w:rsidR="00E0205C">
        <w:fldChar w:fldCharType="separate"/>
      </w:r>
      <w:r w:rsidR="00E0205C" w:rsidRPr="00E0205C">
        <w:t>[1]</w:t>
      </w:r>
      <w:r w:rsidR="00E0205C">
        <w:fldChar w:fldCharType="end"/>
      </w:r>
    </w:p>
    <w:p w14:paraId="203AFE9B" w14:textId="48CF0DEE" w:rsidR="006F1849" w:rsidRDefault="00BB589B" w:rsidP="00081EBE">
      <w:pPr>
        <w:pStyle w:val="IEEEParagraph"/>
      </w:pPr>
      <w:r w:rsidRPr="00BB589B">
        <w:t xml:space="preserve">Image recognition analysis was chosen as it is an interesting field with many real-world applications and presents an exciting opportunity to test the ability of CNN in recognising a wide variety of mushroom types, many of which </w:t>
      </w:r>
      <w:r w:rsidR="00345B3B">
        <w:t>appear</w:t>
      </w:r>
      <w:r>
        <w:t xml:space="preserve"> similar. </w:t>
      </w:r>
    </w:p>
    <w:p w14:paraId="295975F6" w14:textId="64515FE3" w:rsidR="00C401A8" w:rsidRDefault="00C73BE7" w:rsidP="00081EBE">
      <w:pPr>
        <w:pStyle w:val="IEEEParagraph"/>
      </w:pPr>
      <w:r>
        <w:t xml:space="preserve">This is also an active area of research </w:t>
      </w:r>
      <w:r w:rsidR="00D92FF5">
        <w:t xml:space="preserve">so the opportunity to compare our work </w:t>
      </w:r>
      <w:r w:rsidR="007853EC">
        <w:t xml:space="preserve">with </w:t>
      </w:r>
      <w:r w:rsidR="00D92FF5">
        <w:t xml:space="preserve">other academic papers </w:t>
      </w:r>
      <w:r w:rsidR="007853EC">
        <w:t xml:space="preserve">also guided our choice of topic for this project. </w:t>
      </w:r>
      <w:r w:rsidR="00341B58">
        <w:t xml:space="preserve">Classification of poisonous/edible </w:t>
      </w:r>
      <w:r w:rsidR="001A0158">
        <w:t>species may also be possible for this project</w:t>
      </w:r>
      <w:r w:rsidR="00600D20">
        <w:t>, but our primary focus will be simply recognizing the species of mushrooms with reasonable accuracy.</w:t>
      </w:r>
    </w:p>
    <w:p w14:paraId="480A69C0" w14:textId="3C4F688D" w:rsidR="00081EBE" w:rsidRDefault="000A1CBA" w:rsidP="000A1CBA">
      <w:pPr>
        <w:pStyle w:val="IEEEHeading1"/>
      </w:pPr>
      <w:r>
        <w:t>Research question</w:t>
      </w:r>
    </w:p>
    <w:p w14:paraId="4D6AC7A2" w14:textId="24201B58" w:rsidR="000A1CBA" w:rsidRPr="000A1CBA" w:rsidRDefault="000A1CBA" w:rsidP="000A1CBA">
      <w:pPr>
        <w:pStyle w:val="IEEEParagraph"/>
      </w:pPr>
      <w:r>
        <w:rPr>
          <w:lang w:val="en-CA"/>
        </w:rPr>
        <w:t>H</w:t>
      </w:r>
      <w:r w:rsidRPr="000A1CBA">
        <w:rPr>
          <w:lang w:val="en-CA"/>
        </w:rPr>
        <w:t xml:space="preserve">ow accurately can we </w:t>
      </w:r>
      <w:r w:rsidR="00525DCB">
        <w:rPr>
          <w:lang w:val="en-CA"/>
        </w:rPr>
        <w:t>recognize</w:t>
      </w:r>
      <w:r w:rsidRPr="000A1CBA">
        <w:rPr>
          <w:lang w:val="en-CA"/>
        </w:rPr>
        <w:t xml:space="preserve"> mushroom </w:t>
      </w:r>
      <w:r w:rsidR="005D0C37">
        <w:rPr>
          <w:lang w:val="en-CA"/>
        </w:rPr>
        <w:t xml:space="preserve">species </w:t>
      </w:r>
      <w:r w:rsidRPr="000A1CBA">
        <w:rPr>
          <w:lang w:val="en-CA"/>
        </w:rPr>
        <w:t>using CNN?</w:t>
      </w:r>
    </w:p>
    <w:p w14:paraId="65B1E462" w14:textId="4C83A189" w:rsidR="000A1CBA" w:rsidRPr="000A1CBA" w:rsidRDefault="000A1CBA" w:rsidP="000A1CBA">
      <w:pPr>
        <w:pStyle w:val="IEEEHeading1"/>
      </w:pPr>
      <w:r>
        <w:t>Literature review</w:t>
      </w:r>
    </w:p>
    <w:p w14:paraId="78A28E21" w14:textId="77777777" w:rsidR="00EE7CBE" w:rsidRDefault="00EE7CBE" w:rsidP="00EE7CBE">
      <w:pPr>
        <w:pStyle w:val="IEEEParagraph"/>
      </w:pPr>
    </w:p>
    <w:p w14:paraId="0F336DD2" w14:textId="2FC8C19A" w:rsidR="00EE7CBE" w:rsidRDefault="00EE7CBE" w:rsidP="00EE7CBE">
      <w:pPr>
        <w:pStyle w:val="IEEEHeading2"/>
        <w:spacing w:before="0" w:after="0"/>
        <w:jc w:val="both"/>
        <w:textAlignment w:val="baseline"/>
        <w:rPr>
          <w:rStyle w:val="eop"/>
          <w:color w:val="000000"/>
          <w:szCs w:val="20"/>
        </w:rPr>
      </w:pPr>
      <w:bookmarkStart w:id="0" w:name="_Hlk116731308"/>
      <w:r w:rsidRPr="00FF696F">
        <w:rPr>
          <w:rStyle w:val="normaltextrun"/>
          <w:b/>
          <w:bCs/>
          <w:color w:val="000000"/>
          <w:szCs w:val="20"/>
          <w:lang w:val="en-IE"/>
        </w:rPr>
        <w:t>Advancements in Image Classification using Convolutional Neural Network</w:t>
      </w:r>
      <w:r>
        <w:rPr>
          <w:rStyle w:val="normaltextrun"/>
          <w:b/>
          <w:bCs/>
          <w:color w:val="000000"/>
          <w:szCs w:val="20"/>
          <w:lang w:val="en-IE"/>
        </w:rPr>
        <w:fldChar w:fldCharType="begin"/>
      </w:r>
      <w:r w:rsidR="007C4F02">
        <w:rPr>
          <w:rStyle w:val="normaltextrun"/>
          <w:b/>
          <w:bCs/>
          <w:color w:val="000000"/>
          <w:szCs w:val="20"/>
          <w:lang w:val="en-IE"/>
        </w:rPr>
        <w:instrText xml:space="preserve"> ADDIN ZOTERO_ITEM CSL_CITATION {"citationID":"LoT5Ukkf","properties":{"formattedCitation":"[2]","plainCitation":"[2]","noteIndex":0},"citationItems":[{"id":225,"uris":["http://zotero.org/users/9358075/items/LRBAYW3Q"],"itemData":{"id":225,"type":"paper-conference","abstract":"Convolutional Neural Network (CNN) is the state-of-the-art for image classification task. Here we have briefly discussed different components of CNN. In this paper, We have explained different CNN architectures for image classification. Through this paper, we have shown advancements in CNN from LeNet-5 to latest SENet model. We have discussed the model description and training details of each model. We have also drawn a comparison among those models.","container-title":"2018 Fourth International Conference on Research in Computational Intelligence and Communication Networks (ICRCICN)","DOI":"10.1109/ICRCICN.2018.8718718","note":"arXiv:1905.03288 [cs]","page":"122-129","source":"arXiv.org","title":"Advancements in Image Classification using Convolutional Neural Network","URL":"http://arxiv.org/abs/1905.03288","author":[{"family":"Sultana","given":"Farhana"},{"family":"Sufian","given":"A."},{"family":"Dutta","given":"Paramartha"}],"accessed":{"date-parts":[["2022",10,15]]},"issued":{"date-parts":[["2018",11]]}}}],"schema":"https://github.com/citation-style-language/schema/raw/master/csl-citation.json"} </w:instrText>
      </w:r>
      <w:r>
        <w:rPr>
          <w:rStyle w:val="normaltextrun"/>
          <w:b/>
          <w:bCs/>
          <w:color w:val="000000"/>
          <w:szCs w:val="20"/>
          <w:lang w:val="en-IE"/>
        </w:rPr>
        <w:fldChar w:fldCharType="separate"/>
      </w:r>
      <w:r w:rsidR="007C4F02" w:rsidRPr="007C4F02">
        <w:t>[2]</w:t>
      </w:r>
      <w:r>
        <w:rPr>
          <w:rStyle w:val="normaltextrun"/>
          <w:b/>
          <w:bCs/>
          <w:color w:val="000000"/>
          <w:szCs w:val="20"/>
          <w:lang w:val="en-IE"/>
        </w:rPr>
        <w:fldChar w:fldCharType="end"/>
      </w:r>
      <w:r>
        <w:rPr>
          <w:rStyle w:val="normaltextrun"/>
          <w:b/>
          <w:bCs/>
          <w:color w:val="000000"/>
          <w:szCs w:val="20"/>
          <w:lang w:val="en-IE"/>
        </w:rPr>
        <w:t xml:space="preserve"> </w:t>
      </w:r>
      <w:r w:rsidRPr="00B6420A">
        <w:rPr>
          <w:rStyle w:val="eop"/>
          <w:color w:val="000000"/>
          <w:szCs w:val="20"/>
        </w:rPr>
        <w:t> </w:t>
      </w:r>
    </w:p>
    <w:p w14:paraId="4308BF12" w14:textId="77777777" w:rsidR="00EE7CBE" w:rsidRDefault="00EE7CBE" w:rsidP="00EE7CBE">
      <w:pPr>
        <w:pStyle w:val="IEEEParagraph"/>
      </w:pPr>
      <w:r>
        <w:t>This paper lays out the different components of convolutional neural networks and shows the advancements in CNNs over the years from LeNet-5 to SENet</w:t>
      </w:r>
      <w:bookmarkEnd w:id="0"/>
      <w:r>
        <w:t xml:space="preserve">. </w:t>
      </w:r>
    </w:p>
    <w:p w14:paraId="4196EEB4" w14:textId="77777777" w:rsidR="00EE7CBE" w:rsidRPr="00081D79" w:rsidRDefault="00EE7CBE" w:rsidP="00EE7CBE">
      <w:pPr>
        <w:pStyle w:val="IEEEParagraph"/>
      </w:pPr>
      <w:r>
        <w:t>The CNN structure outlined here is multiple convolution and sub-sampling or pooling layers, followed by at least 1 fully connected layer and an output layer.</w:t>
      </w:r>
    </w:p>
    <w:p w14:paraId="45BA8549" w14:textId="6E794C12" w:rsidR="008A66D1" w:rsidRDefault="00EE7CBE" w:rsidP="008A66D1">
      <w:pPr>
        <w:pStyle w:val="IEEEParagraph"/>
      </w:pPr>
      <w:r>
        <w:t>In terms of comparing the advancements of CNNs, AlexNet, ZFNet, and VGGNet follow the architecture of conventional CNN like LeNet-</w:t>
      </w:r>
      <w:proofErr w:type="gramStart"/>
      <w:r>
        <w:t>5, but</w:t>
      </w:r>
      <w:proofErr w:type="gramEnd"/>
      <w:r>
        <w:t xml:space="preserve"> have much bigger networks. They find that models that combine inception module and residual blocks to a conventional CNN model, such as GoogleNet and ResNet gain better accuracy than simply stacking the same blocks together. DenseNet reuses features to strengthen the feature propagation in the network. CapsNet is a model that achieved great results on MNIST but doesn’t do as well on high resolution images. SENet performed well on high resolution images and could be a viable CNN for tasks requiring strong discriminative features, which may be useful in ruling out certain mushroom species for our project. </w:t>
      </w:r>
    </w:p>
    <w:p w14:paraId="402CA6C3" w14:textId="77777777" w:rsidR="007D1EEF" w:rsidRDefault="007D1EEF" w:rsidP="008A66D1">
      <w:pPr>
        <w:pStyle w:val="IEEEParagraph"/>
      </w:pPr>
    </w:p>
    <w:p w14:paraId="6AAC70E8" w14:textId="77777777" w:rsidR="007D1EEF" w:rsidRDefault="007D1EEF" w:rsidP="008A66D1">
      <w:pPr>
        <w:pStyle w:val="IEEEParagraph"/>
        <w:rPr>
          <w:rStyle w:val="normaltextrun"/>
        </w:rPr>
      </w:pPr>
    </w:p>
    <w:p w14:paraId="1F9814B1" w14:textId="190F6661" w:rsidR="008A66D1" w:rsidRPr="00C747F3" w:rsidRDefault="00C747F3" w:rsidP="00C747F3">
      <w:pPr>
        <w:pStyle w:val="IEEEHeading2"/>
        <w:rPr>
          <w:rStyle w:val="eop"/>
          <w:b/>
          <w:bCs/>
          <w:color w:val="000000"/>
          <w:szCs w:val="20"/>
          <w:lang w:val="en-IE"/>
        </w:rPr>
      </w:pPr>
      <w:r w:rsidRPr="008B090F">
        <w:rPr>
          <w:rStyle w:val="normaltextrun"/>
          <w:b/>
          <w:bCs/>
          <w:color w:val="000000"/>
          <w:szCs w:val="20"/>
          <w:lang w:val="en-IE"/>
        </w:rPr>
        <w:t>Benchmark Analysis of Representative Deep Neural Network Architectures</w:t>
      </w:r>
      <w:r>
        <w:rPr>
          <w:rStyle w:val="normaltextrun"/>
          <w:b/>
          <w:bCs/>
          <w:color w:val="000000"/>
          <w:szCs w:val="20"/>
          <w:lang w:val="en-IE"/>
        </w:rPr>
        <w:fldChar w:fldCharType="begin"/>
      </w:r>
      <w:r>
        <w:rPr>
          <w:rStyle w:val="normaltextrun"/>
          <w:b/>
          <w:bCs/>
          <w:color w:val="000000"/>
          <w:szCs w:val="20"/>
          <w:lang w:val="en-IE"/>
        </w:rPr>
        <w:instrText xml:space="preserve"> ADDIN ZOTERO_ITEM CSL_CITATION {"citationID":"5A4XYbGC","properties":{"formattedCitation":"[3]","plainCitation":"[3]","noteIndex":0},"citationItems":[{"id":229,"uris":["http://zotero.org/users/9358075/items/4BXKIMS2"],"itemData":{"id":229,"type":"article-journal","abstract":"This work presents an in-depth analysis of the majority of the deep neural networks (DNNs) proposed in the state of the art for image recognition. For each DNN multiple performance indices are observed, such as recognition accuracy, model complexity, computational complexity, memory usage, and inference time. The behavior of such performance indices and some combinations of them are analyzed and discussed. To measure the indices we experiment the use of DNNs on two different computer architectures, a workstation equipped with a NVIDIA Titan X Pascal and an embedded system based on a NVIDIA Jetson TX1 board. This experimentation allows a direct comparison between DNNs running on machines with very different computational capacity. This study is useful for researchers to have a complete view of what solutions have been explored so far and in which research directions are worth exploring in the future; and for practitioners to select the DNN architecture(s) that better fit the resource constraints of practical deployments and applications. To complete this work, all the DNNs, as well as the software used for the analysis, are available online.","container-title":"IEEE Access","DOI":"10.1109/ACCESS.2018.2877890","ISSN":"2169-3536","journalAbbreviation":"IEEE Access","note":"arXiv:1810.00736 [cs]","page":"64270-64277","source":"arXiv.org","title":"Benchmark Analysis of Representative Deep Neural Network Architectures","volume":"6","author":[{"family":"Bianco","given":"Simone"},{"family":"Cadene","given":"Remi"},{"family":"Celona","given":"Luigi"},{"family":"Napoletano","given":"Paolo"}],"issued":{"date-parts":[["2018"]]}}}],"schema":"https://github.com/citation-style-language/schema/raw/master/csl-citation.json"} </w:instrText>
      </w:r>
      <w:r>
        <w:rPr>
          <w:rStyle w:val="normaltextrun"/>
          <w:b/>
          <w:bCs/>
          <w:color w:val="000000"/>
          <w:szCs w:val="20"/>
          <w:lang w:val="en-IE"/>
        </w:rPr>
        <w:fldChar w:fldCharType="separate"/>
      </w:r>
      <w:r w:rsidRPr="007C4F02">
        <w:t>[3]</w:t>
      </w:r>
      <w:r>
        <w:rPr>
          <w:rStyle w:val="normaltextrun"/>
          <w:b/>
          <w:bCs/>
          <w:color w:val="000000"/>
          <w:szCs w:val="20"/>
          <w:lang w:val="en-IE"/>
        </w:rPr>
        <w:fldChar w:fldCharType="end"/>
      </w:r>
      <w:r w:rsidR="008A66D1" w:rsidRPr="00C747F3">
        <w:rPr>
          <w:rStyle w:val="eop"/>
          <w:color w:val="000000"/>
          <w:szCs w:val="20"/>
        </w:rPr>
        <w:t> </w:t>
      </w:r>
    </w:p>
    <w:p w14:paraId="262683B7" w14:textId="6022F76F" w:rsidR="007249F8" w:rsidRPr="007249F8" w:rsidRDefault="00CA1E2A" w:rsidP="007249F8">
      <w:pPr>
        <w:pStyle w:val="IEEEParagraph"/>
        <w:ind w:firstLine="288"/>
      </w:pPr>
      <w:r>
        <w:t xml:space="preserve">This paper contains an in-depth look at </w:t>
      </w:r>
      <w:r w:rsidR="00263CAF">
        <w:t>most</w:t>
      </w:r>
      <w:r>
        <w:t xml:space="preserve"> </w:t>
      </w:r>
      <w:r w:rsidR="00263CAF">
        <w:t>deep neural networks used for image recognition</w:t>
      </w:r>
      <w:r w:rsidR="008A66D1">
        <w:t>.</w:t>
      </w:r>
      <w:r w:rsidR="00263CAF">
        <w:t xml:space="preserve"> </w:t>
      </w:r>
      <w:r w:rsidR="00CC18E3">
        <w:t xml:space="preserve">Some </w:t>
      </w:r>
      <w:r w:rsidR="00B26315">
        <w:t>of the performance indicators used in comparing these networks include recognition accuracy, model complexity, computational complexity, memory usage</w:t>
      </w:r>
      <w:r w:rsidR="00C6772D">
        <w:t>,</w:t>
      </w:r>
      <w:r w:rsidR="00B26315">
        <w:t xml:space="preserve"> and in</w:t>
      </w:r>
      <w:r w:rsidR="007249F8">
        <w:t xml:space="preserve">ference time. A subset of these metrics will likely be used in informing our choices in the CNN used for our mushroom species recognition problem. </w:t>
      </w:r>
      <w:r w:rsidR="0027327B">
        <w:t>One interesting observation made here is the top-1 accuracy of each network</w:t>
      </w:r>
      <w:r w:rsidR="00792AD3">
        <w:t xml:space="preserve"> plotted against the images per second</w:t>
      </w:r>
      <w:r w:rsidR="00CF22A2">
        <w:t xml:space="preserve"> of various deep neural networks, finding that </w:t>
      </w:r>
      <w:proofErr w:type="spellStart"/>
      <w:r w:rsidR="00CF22A2">
        <w:t>NASANet</w:t>
      </w:r>
      <w:proofErr w:type="spellEnd"/>
      <w:r w:rsidR="00CF22A2">
        <w:t xml:space="preserve">-A-Large and SENNet-154 performed the best.  </w:t>
      </w:r>
    </w:p>
    <w:p w14:paraId="28A93213" w14:textId="2B1FD96A" w:rsidR="00742588" w:rsidRPr="00BF49E4" w:rsidRDefault="00B6420A" w:rsidP="00DA22B8">
      <w:pPr>
        <w:pStyle w:val="IEEEHeading2"/>
        <w:rPr>
          <w:rStyle w:val="eop"/>
        </w:rPr>
      </w:pPr>
      <w:r w:rsidRPr="00DA22B8">
        <w:rPr>
          <w:rStyle w:val="normaltextrun"/>
          <w:b/>
          <w:bCs/>
          <w:color w:val="000000"/>
          <w:szCs w:val="20"/>
          <w:lang w:val="en-IE"/>
        </w:rPr>
        <w:t>Fungi Recognition: A Practical Use Case</w:t>
      </w:r>
      <w:r w:rsidRPr="00DA22B8">
        <w:rPr>
          <w:rStyle w:val="eop"/>
          <w:color w:val="000000"/>
          <w:szCs w:val="20"/>
        </w:rPr>
        <w:t> </w:t>
      </w:r>
      <w:r w:rsidR="00245AF9" w:rsidRPr="00DA22B8">
        <w:rPr>
          <w:rStyle w:val="eop"/>
          <w:color w:val="000000"/>
          <w:szCs w:val="20"/>
        </w:rPr>
        <w:fldChar w:fldCharType="begin"/>
      </w:r>
      <w:r w:rsidR="007C4F02">
        <w:rPr>
          <w:rStyle w:val="eop"/>
          <w:color w:val="000000"/>
          <w:szCs w:val="20"/>
        </w:rPr>
        <w:instrText xml:space="preserve"> ADDIN ZOTERO_ITEM CSL_CITATION {"citationID":"83QzMea8","properties":{"formattedCitation":"[4]","plainCitation":"[4]","noteIndex":0},"citationItems":[{"id":204,"uris":["http://zotero.org/groups/4815306/items/J6NNZFEI"],"itemData":{"id":204,"type":"paper-conference","abstract":"The paper presents a system for visual recognition of 1394 fungi species based on deep convolutional neural networks and its deployment in a citizen-science project. The system allows users to automatically identify observed specimens, while providing valuable data to biologists and computer vision researchers. The underlying classification method scored first in the FGVCx Fungi Classification Kaggle competition organized in connection with the Fine-Grained Visual Categorization (FGVC) workshop at CVPR 2018. We describe our winning submission and evaluate all technicalities that increased the recognition scores, and discuss the issues related to deployment of the system via the web- and mobile- interfaces.","container-title":"2020 IEEE Winter Conference on Applications of Computer Vision (WACV)","DOI":"10.1109/WACV45572.2020.9093624","event-title":"2020 IEEE Winter Conference on Applications of Computer Vision (WACV)","note":"ISSN: 2642-9381","page":"2305-2313","source":"IEEE Xplore","title":"Fungi Recognition: A Practical Use Case","title-short":"Fungi Recognition","author":[{"family":"Sulc","given":"Milan"},{"family":"Picek","given":"Lukas"},{"family":"Matas","given":"Jiri"},{"family":"Jeppesen","given":"Thomas S."},{"family":"Heilmann-Clausen","given":"Jacob"}],"issued":{"date-parts":[["2020",3]]}}}],"schema":"https://github.com/citation-style-language/schema/raw/master/csl-citation.json"} </w:instrText>
      </w:r>
      <w:r w:rsidR="00245AF9" w:rsidRPr="00DA22B8">
        <w:rPr>
          <w:rStyle w:val="eop"/>
          <w:color w:val="000000"/>
          <w:szCs w:val="20"/>
        </w:rPr>
        <w:fldChar w:fldCharType="separate"/>
      </w:r>
      <w:r w:rsidR="007C4F02" w:rsidRPr="007C4F02">
        <w:t>[4]</w:t>
      </w:r>
      <w:r w:rsidR="00245AF9" w:rsidRPr="00DA22B8">
        <w:rPr>
          <w:rStyle w:val="eop"/>
          <w:color w:val="000000"/>
          <w:szCs w:val="20"/>
        </w:rPr>
        <w:fldChar w:fldCharType="end"/>
      </w:r>
    </w:p>
    <w:p w14:paraId="7CAFDFB1" w14:textId="0E9D09C2" w:rsidR="00742588" w:rsidRPr="00081D79" w:rsidRDefault="00B6420A" w:rsidP="00081D79">
      <w:pPr>
        <w:pStyle w:val="IEEEParagraph"/>
      </w:pPr>
      <w:r w:rsidRPr="00081D79">
        <w:t xml:space="preserve">The paper presents a system for </w:t>
      </w:r>
      <w:r w:rsidR="00E44BBD" w:rsidRPr="00081D79">
        <w:t xml:space="preserve">the </w:t>
      </w:r>
      <w:r w:rsidRPr="00081D79">
        <w:t xml:space="preserve">visual recognition of 1394 fungi species based on deep convolutional neural Networks. </w:t>
      </w:r>
      <w:r w:rsidR="00E44BBD" w:rsidRPr="00081D79">
        <w:t xml:space="preserve">The authors utilize test and training sets on their data, to validate their findings. </w:t>
      </w:r>
    </w:p>
    <w:p w14:paraId="151D8A7C" w14:textId="456FE99E" w:rsidR="00B6420A" w:rsidRPr="00081D79" w:rsidRDefault="00B6420A" w:rsidP="00081D79">
      <w:pPr>
        <w:pStyle w:val="IEEEParagraph"/>
      </w:pPr>
      <w:r w:rsidRPr="00081D79">
        <w:t xml:space="preserve">The distribution of images per class is highly unbalanced in the training set, while the validation set distribution is uniform. The initial accuracy obtained was 48.8% and the </w:t>
      </w:r>
      <w:r w:rsidR="009C19CE">
        <w:t>authors</w:t>
      </w:r>
      <w:r w:rsidRPr="00081D79">
        <w:t xml:space="preserve"> </w:t>
      </w:r>
      <w:r w:rsidR="005208CB">
        <w:t>utilized</w:t>
      </w:r>
      <w:r w:rsidRPr="00081D79">
        <w:t xml:space="preserve"> different data </w:t>
      </w:r>
      <w:r w:rsidR="005208CB">
        <w:t>feature</w:t>
      </w:r>
      <w:r w:rsidRPr="00081D79">
        <w:t xml:space="preserve"> techniques to improve this accuracy. Among the techniques utilized we must cite: an ensemble 6 CNN, different architectures, hyperparameter tuning, image augmentation</w:t>
      </w:r>
      <w:r w:rsidR="009C19CE">
        <w:t>,</w:t>
      </w:r>
      <w:r w:rsidRPr="00081D79">
        <w:t xml:space="preserve"> or adjusting predictions to new class priors due to the unbalanced dataset. </w:t>
      </w:r>
    </w:p>
    <w:p w14:paraId="4726F1A8" w14:textId="277F49CB" w:rsidR="008A2F12" w:rsidRPr="00081D79" w:rsidRDefault="00B6420A" w:rsidP="00081D79">
      <w:pPr>
        <w:pStyle w:val="IEEEParagraph"/>
      </w:pPr>
      <w:r w:rsidRPr="00081D79">
        <w:t xml:space="preserve">The best performing experiment is the ensemble of the 6 </w:t>
      </w:r>
      <w:r w:rsidR="005208CB">
        <w:t>fine-tuned</w:t>
      </w:r>
      <w:r w:rsidRPr="00081D79">
        <w:t xml:space="preserve"> CNNs with 14 crops per test image and predictions adjusted to new class priors, </w:t>
      </w:r>
      <w:r w:rsidR="009C19CE">
        <w:t xml:space="preserve">which </w:t>
      </w:r>
      <w:r w:rsidRPr="00081D79">
        <w:t>has an accuracy of 60.3%.</w:t>
      </w:r>
    </w:p>
    <w:p w14:paraId="2779AFF7" w14:textId="2800C72C" w:rsidR="003B4E14" w:rsidRPr="008A2F12" w:rsidRDefault="00B6420A" w:rsidP="008A2F12">
      <w:pPr>
        <w:pStyle w:val="IEEEHeading2"/>
        <w:rPr>
          <w:rStyle w:val="eop"/>
        </w:rPr>
      </w:pPr>
      <w:r w:rsidRPr="00B6420A">
        <w:rPr>
          <w:rStyle w:val="eop"/>
          <w:color w:val="000000"/>
          <w:szCs w:val="20"/>
        </w:rPr>
        <w:t> </w:t>
      </w:r>
      <w:r w:rsidRPr="008A2F12">
        <w:rPr>
          <w:rStyle w:val="normaltextrun"/>
          <w:b/>
          <w:bCs/>
          <w:color w:val="000000"/>
          <w:szCs w:val="20"/>
          <w:lang w:val="en-IE"/>
        </w:rPr>
        <w:t>Deep Residual Learning for Image Recognition</w:t>
      </w:r>
      <w:r w:rsidRPr="008A2F12">
        <w:rPr>
          <w:rStyle w:val="eop"/>
          <w:color w:val="000000"/>
          <w:szCs w:val="20"/>
        </w:rPr>
        <w:t> </w:t>
      </w:r>
      <w:r w:rsidR="00B21599">
        <w:rPr>
          <w:rStyle w:val="eop"/>
          <w:color w:val="000000"/>
          <w:szCs w:val="20"/>
        </w:rPr>
        <w:fldChar w:fldCharType="begin"/>
      </w:r>
      <w:r w:rsidR="007C4F02">
        <w:rPr>
          <w:rStyle w:val="eop"/>
          <w:color w:val="000000"/>
          <w:szCs w:val="20"/>
        </w:rPr>
        <w:instrText xml:space="preserve"> ADDIN ZOTERO_ITEM CSL_CITATION {"citationID":"VoveFZE8","properties":{"formattedCitation":"[5]","plainCitation":"[5]","noteIndex":0},"citationItems":[{"id":207,"uris":["http://zotero.org/groups/4815306/items/NW2GFFNP"],"itemData":{"id":207,"type":"article","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DOI":"10.48550/arXiv.1512.03385","note":"arXiv:1512.03385 [cs]","number":"arXiv:1512.03385","publisher":"arXiv","source":"arXiv.org","title":"Deep Residual Learning for Image Recognition","URL":"http://arxiv.org/abs/1512.03385","author":[{"family":"He","given":"Kaiming"},{"family":"Zhang","given":"Xiangyu"},{"family":"Ren","given":"Shaoqing"},{"family":"Sun","given":"Jian"}],"accessed":{"date-parts":[["2022",10,13]]},"issued":{"date-parts":[["2015",12,10]]}}}],"schema":"https://github.com/citation-style-language/schema/raw/master/csl-citation.json"} </w:instrText>
      </w:r>
      <w:r w:rsidR="00B21599">
        <w:rPr>
          <w:rStyle w:val="eop"/>
          <w:color w:val="000000"/>
          <w:szCs w:val="20"/>
        </w:rPr>
        <w:fldChar w:fldCharType="separate"/>
      </w:r>
      <w:r w:rsidR="007C4F02" w:rsidRPr="007C4F02">
        <w:t>[5]</w:t>
      </w:r>
      <w:r w:rsidR="00B21599">
        <w:rPr>
          <w:rStyle w:val="eop"/>
          <w:color w:val="000000"/>
          <w:szCs w:val="20"/>
        </w:rPr>
        <w:fldChar w:fldCharType="end"/>
      </w:r>
    </w:p>
    <w:p w14:paraId="3A88FFF7" w14:textId="2B5F6A9F" w:rsidR="00B6420A" w:rsidRPr="00081D79" w:rsidRDefault="00B6420A" w:rsidP="00081D79">
      <w:pPr>
        <w:pStyle w:val="IEEEParagraph"/>
      </w:pPr>
      <w:r w:rsidRPr="00081D79">
        <w:t>In this paper, the authors utilize deeper neural networks with an innovative approach that facilitates the training of networks that are deeper than those used previously. Adding more layers to an ANN can give way to problems: vanishing/exploding gradients, degradation, etc. Instead of hoping each few stacked layers directly fit a desired underlying mapping, the authors explicitly let these layers fit a residual mapping and formulate the mathematical underlying theory to assess this. </w:t>
      </w:r>
    </w:p>
    <w:p w14:paraId="34D081C5" w14:textId="2E6516D0" w:rsidR="00B6420A" w:rsidRDefault="00B6420A" w:rsidP="00081D79">
      <w:pPr>
        <w:pStyle w:val="IEEEParagraph"/>
      </w:pPr>
      <w:r w:rsidRPr="00081D79">
        <w:t xml:space="preserve">The </w:t>
      </w:r>
      <w:proofErr w:type="spellStart"/>
      <w:r w:rsidRPr="00081D79">
        <w:t>ImageNEt</w:t>
      </w:r>
      <w:proofErr w:type="spellEnd"/>
      <w:r w:rsidRPr="00081D79">
        <w:t xml:space="preserve"> Classification Dataset is used to test their framework. ImageNet 2012 classification dataset that consists of 1000 classes. The models are trained on the 1.28 million training images, evaluated on the 50k validation images</w:t>
      </w:r>
      <w:r w:rsidR="00E44BBD" w:rsidRPr="00081D79">
        <w:t>,</w:t>
      </w:r>
      <w:r w:rsidRPr="00081D79">
        <w:t xml:space="preserve"> </w:t>
      </w:r>
      <w:r w:rsidR="00704B84">
        <w:t>and</w:t>
      </w:r>
      <w:r w:rsidRPr="00081D79">
        <w:t xml:space="preserve"> </w:t>
      </w:r>
      <w:r w:rsidR="009C19CE">
        <w:t>obtained</w:t>
      </w:r>
      <w:r w:rsidRPr="00081D79">
        <w:t xml:space="preserve"> </w:t>
      </w:r>
      <w:r w:rsidR="005208CB" w:rsidRPr="00081D79">
        <w:t>a result</w:t>
      </w:r>
      <w:r w:rsidRPr="00081D79">
        <w:t xml:space="preserve"> on </w:t>
      </w:r>
      <w:r w:rsidR="00704B84">
        <w:t xml:space="preserve">the </w:t>
      </w:r>
      <w:r w:rsidRPr="00081D79">
        <w:t xml:space="preserve">test images achieving a lower error </w:t>
      </w:r>
      <w:r w:rsidR="00F25A70" w:rsidRPr="00081D79">
        <w:t xml:space="preserve">in </w:t>
      </w:r>
      <w:r w:rsidRPr="00081D79">
        <w:t>some cases compared with the state-of-the-art algorithms for the same dataset.   </w:t>
      </w:r>
    </w:p>
    <w:p w14:paraId="77C69392" w14:textId="6CC44066" w:rsidR="00B6420A" w:rsidRPr="009C1F1C" w:rsidRDefault="009C1F1C" w:rsidP="009C1F1C">
      <w:pPr>
        <w:pStyle w:val="IEEEHeading2"/>
        <w:rPr>
          <w:rStyle w:val="normaltextrun"/>
          <w:b/>
          <w:bCs/>
          <w:lang w:val="en-IE"/>
        </w:rPr>
      </w:pPr>
      <w:r w:rsidRPr="009C1F1C">
        <w:rPr>
          <w:rStyle w:val="normaltextrun"/>
          <w:b/>
          <w:bCs/>
          <w:lang w:val="en-IE"/>
        </w:rPr>
        <w:t> </w:t>
      </w:r>
      <w:r w:rsidR="00B6420A" w:rsidRPr="009C1F1C">
        <w:rPr>
          <w:rStyle w:val="normaltextrun"/>
          <w:b/>
          <w:bCs/>
          <w:lang w:val="en-IE"/>
        </w:rPr>
        <w:t>Identification of Edible and Non-Edible Mushroom Through Convolution Neural Network </w:t>
      </w:r>
      <w:r w:rsidR="00111B70" w:rsidRPr="009C1F1C">
        <w:rPr>
          <w:rStyle w:val="normaltextrun"/>
          <w:b/>
          <w:bCs/>
          <w:lang w:val="en-IE"/>
        </w:rPr>
        <w:fldChar w:fldCharType="begin"/>
      </w:r>
      <w:r w:rsidR="007C4F02">
        <w:rPr>
          <w:rStyle w:val="normaltextrun"/>
          <w:b/>
          <w:bCs/>
          <w:lang w:val="en-IE"/>
        </w:rPr>
        <w:instrText xml:space="preserve"> ADDIN ZOTERO_ITEM CSL_CITATION {"citationID":"IzZblj20","properties":{"formattedCitation":"[6]","plainCitation":"[6]","noteIndex":0},"citationItems":[{"id":211,"uris":["http://zotero.org/groups/4815306/items/SBG6RF6F"],"itemData":{"id":211,"type":"paper-conference","abstract":"Mushroom is one among the most popular consumed food in India. In India people are cultivating mushroom as viable income source for their livelihood. Now-a-days deep learning is being applied to process big data and vision related applications. Recent smart devices can be utilized for automated edibility diagnosis of mushroom using deep convolution...","DOI":"10.2991/ahis.k.210913.039","event-title":"3rd International Conference on Integrated Intelligent Computing Communication &amp; Security (ICIIC 2021)","ISBN":"978-94-6239-428-5","language":"en","note":"ISSN: 2589-4900","page":"312-321","publisher":"Atlantis Press","source":"www.atlantis-press.com","title":"Identification of Edible and Non-Edible Mushroom Through Convolution Neural Network","URL":"https://www.atlantis-press.com/proceedings/iciic-21/125960857","author":[{"family":"Devika","given":"G."},{"family":"Karegowda","given":"Asha Gowda"}],"accessed":{"date-parts":[["2022",10,13]]},"issued":{"date-parts":[["2021",9,13]]}}}],"schema":"https://github.com/citation-style-language/schema/raw/master/csl-citation.json"} </w:instrText>
      </w:r>
      <w:r w:rsidR="00111B70" w:rsidRPr="009C1F1C">
        <w:rPr>
          <w:rStyle w:val="normaltextrun"/>
          <w:b/>
          <w:bCs/>
          <w:lang w:val="en-IE"/>
        </w:rPr>
        <w:fldChar w:fldCharType="separate"/>
      </w:r>
      <w:r w:rsidR="007C4F02" w:rsidRPr="007C4F02">
        <w:rPr>
          <w:lang w:val="en-IE"/>
        </w:rPr>
        <w:t>[6]</w:t>
      </w:r>
      <w:r w:rsidR="00111B70" w:rsidRPr="009C1F1C">
        <w:rPr>
          <w:rStyle w:val="normaltextrun"/>
          <w:b/>
          <w:bCs/>
          <w:lang w:val="en-IE"/>
        </w:rPr>
        <w:fldChar w:fldCharType="end"/>
      </w:r>
    </w:p>
    <w:p w14:paraId="7281F358" w14:textId="524EAD41" w:rsidR="00B6420A" w:rsidRPr="00081D79" w:rsidRDefault="00B6420A" w:rsidP="00081D79">
      <w:pPr>
        <w:pStyle w:val="IEEEParagraph"/>
      </w:pPr>
      <w:r w:rsidRPr="00081D79">
        <w:lastRenderedPageBreak/>
        <w:t xml:space="preserve">In this paper, the authors build an image categorization system that classifies mushrooms as edible or not edible applying CNN with </w:t>
      </w:r>
      <w:r w:rsidR="00B21599" w:rsidRPr="00081D79">
        <w:t>several</w:t>
      </w:r>
      <w:r w:rsidRPr="00081D79">
        <w:t xml:space="preserve"> different categories such as </w:t>
      </w:r>
      <w:proofErr w:type="spellStart"/>
      <w:r w:rsidRPr="00081D79">
        <w:t>LeNEt</w:t>
      </w:r>
      <w:proofErr w:type="spellEnd"/>
      <w:r w:rsidRPr="00081D79">
        <w:t>, AlexNet, etc </w:t>
      </w:r>
    </w:p>
    <w:p w14:paraId="55120E27" w14:textId="458E6264" w:rsidR="00B6420A" w:rsidRPr="008A2F12" w:rsidRDefault="00B6420A" w:rsidP="380E3AEE">
      <w:pPr>
        <w:pStyle w:val="IEEEParagraph"/>
        <w:textAlignment w:val="baseline"/>
      </w:pPr>
      <w:r w:rsidRPr="00081D79">
        <w:t>The analysis is performed in two stages: the first one consists of applying different classification algorithms. The second one different CCNN architectures are compared. The best accuracy is obtained with DCNN with an accuracy of 93%. </w:t>
      </w:r>
    </w:p>
    <w:p w14:paraId="14AE463B" w14:textId="3CF0F8DB" w:rsidR="380E3AEE" w:rsidRDefault="380E3AEE" w:rsidP="380E3AEE">
      <w:pPr>
        <w:pStyle w:val="IEEEParagraph"/>
      </w:pPr>
    </w:p>
    <w:p w14:paraId="30B5CB4E" w14:textId="3F3432BE" w:rsidR="00B6420A" w:rsidRDefault="00B6420A" w:rsidP="00B6420A">
      <w:pPr>
        <w:pStyle w:val="IEEEHeading2"/>
        <w:spacing w:before="0" w:after="0"/>
        <w:jc w:val="both"/>
        <w:textAlignment w:val="baseline"/>
        <w:rPr>
          <w:rStyle w:val="eop"/>
          <w:color w:val="000000"/>
          <w:szCs w:val="20"/>
        </w:rPr>
      </w:pPr>
      <w:r w:rsidRPr="00B6420A">
        <w:rPr>
          <w:rStyle w:val="normaltextrun"/>
          <w:b/>
          <w:bCs/>
          <w:color w:val="000000"/>
          <w:szCs w:val="20"/>
          <w:lang w:val="en-IE"/>
        </w:rPr>
        <w:t>Mushroom Image Recognition using Convolutional Neural Network and Transfer Learning</w:t>
      </w:r>
      <w:r w:rsidR="001E0E3C">
        <w:rPr>
          <w:rStyle w:val="normaltextrun"/>
          <w:b/>
          <w:bCs/>
          <w:color w:val="000000"/>
          <w:szCs w:val="20"/>
          <w:lang w:val="en-IE"/>
        </w:rPr>
        <w:fldChar w:fldCharType="begin"/>
      </w:r>
      <w:r w:rsidR="007C4F02">
        <w:rPr>
          <w:rStyle w:val="normaltextrun"/>
          <w:b/>
          <w:bCs/>
          <w:color w:val="000000"/>
          <w:szCs w:val="20"/>
          <w:lang w:val="en-IE"/>
        </w:rPr>
        <w:instrText xml:space="preserve"> ADDIN ZOTERO_ITEM CSL_CITATION {"citationID":"Tp9mscnj","properties":{"formattedCitation":"[7]","plainCitation":"[7]","noteIndex":0},"citationItems":[{"id":214,"uris":["http://zotero.org/groups/4815306/items/A24CQ8DB"],"itemData":{"id":214,"type":"article-journal","abstract":"</w:instrText>
      </w:r>
      <w:r w:rsidR="007C4F02">
        <w:rPr>
          <w:rStyle w:val="normaltextrun"/>
          <w:rFonts w:ascii="Batang" w:eastAsia="Batang" w:hAnsi="Batang" w:cs="Batang" w:hint="eastAsia"/>
          <w:b/>
          <w:bCs/>
          <w:color w:val="000000"/>
          <w:szCs w:val="20"/>
          <w:lang w:val="en-IE"/>
        </w:rPr>
        <w:instrText>독버섯</w:instrText>
      </w:r>
      <w:r w:rsidR="007C4F02">
        <w:rPr>
          <w:rStyle w:val="normaltextrun"/>
          <w:b/>
          <w:bCs/>
          <w:color w:val="000000"/>
          <w:szCs w:val="20"/>
          <w:lang w:val="en-IE"/>
        </w:rPr>
        <w:instrText xml:space="preserve"> </w:instrText>
      </w:r>
      <w:r w:rsidR="007C4F02">
        <w:rPr>
          <w:rStyle w:val="normaltextrun"/>
          <w:rFonts w:ascii="Batang" w:eastAsia="Batang" w:hAnsi="Batang" w:cs="Batang" w:hint="eastAsia"/>
          <w:b/>
          <w:bCs/>
          <w:color w:val="000000"/>
          <w:szCs w:val="20"/>
          <w:lang w:val="en-IE"/>
        </w:rPr>
        <w:instrText>중독</w:instrText>
      </w:r>
      <w:r w:rsidR="007C4F02">
        <w:rPr>
          <w:rStyle w:val="normaltextrun"/>
          <w:b/>
          <w:bCs/>
          <w:color w:val="000000"/>
          <w:szCs w:val="20"/>
          <w:lang w:val="en-IE"/>
        </w:rPr>
        <w:instrText xml:space="preserve"> </w:instrText>
      </w:r>
      <w:r w:rsidR="007C4F02">
        <w:rPr>
          <w:rStyle w:val="normaltextrun"/>
          <w:rFonts w:ascii="Batang" w:eastAsia="Batang" w:hAnsi="Batang" w:cs="Batang" w:hint="eastAsia"/>
          <w:b/>
          <w:bCs/>
          <w:color w:val="000000"/>
          <w:szCs w:val="20"/>
          <w:lang w:val="en-IE"/>
        </w:rPr>
        <w:instrText>사건이</w:instrText>
      </w:r>
      <w:r w:rsidR="007C4F02">
        <w:rPr>
          <w:rStyle w:val="normaltextrun"/>
          <w:b/>
          <w:bCs/>
          <w:color w:val="000000"/>
          <w:szCs w:val="20"/>
          <w:lang w:val="en-IE"/>
        </w:rPr>
        <w:instrText xml:space="preserve"> </w:instrText>
      </w:r>
      <w:r w:rsidR="007C4F02">
        <w:rPr>
          <w:rStyle w:val="normaltextrun"/>
          <w:rFonts w:ascii="Batang" w:eastAsia="Batang" w:hAnsi="Batang" w:cs="Batang" w:hint="eastAsia"/>
          <w:b/>
          <w:bCs/>
          <w:color w:val="000000"/>
          <w:szCs w:val="20"/>
          <w:lang w:val="en-IE"/>
        </w:rPr>
        <w:instrText>종종</w:instrText>
      </w:r>
      <w:r w:rsidR="007C4F02">
        <w:rPr>
          <w:rStyle w:val="normaltextrun"/>
          <w:b/>
          <w:bCs/>
          <w:color w:val="000000"/>
          <w:szCs w:val="20"/>
          <w:lang w:val="en-IE"/>
        </w:rPr>
        <w:instrText xml:space="preserve"> </w:instrText>
      </w:r>
      <w:r w:rsidR="007C4F02">
        <w:rPr>
          <w:rStyle w:val="normaltextrun"/>
          <w:rFonts w:ascii="Batang" w:eastAsia="Batang" w:hAnsi="Batang" w:cs="Batang" w:hint="eastAsia"/>
          <w:b/>
          <w:bCs/>
          <w:color w:val="000000"/>
          <w:szCs w:val="20"/>
          <w:lang w:val="en-IE"/>
        </w:rPr>
        <w:instrText>발생한다</w:instrText>
      </w:r>
      <w:r w:rsidR="007C4F02">
        <w:rPr>
          <w:rStyle w:val="normaltextrun"/>
          <w:b/>
          <w:bCs/>
          <w:color w:val="000000"/>
          <w:szCs w:val="20"/>
          <w:lang w:val="en-IE"/>
        </w:rPr>
        <w:instrText xml:space="preserve">. </w:instrText>
      </w:r>
      <w:r w:rsidR="007C4F02">
        <w:rPr>
          <w:rStyle w:val="normaltextrun"/>
          <w:rFonts w:ascii="Batang" w:eastAsia="Batang" w:hAnsi="Batang" w:cs="Batang" w:hint="eastAsia"/>
          <w:b/>
          <w:bCs/>
          <w:color w:val="000000"/>
          <w:szCs w:val="20"/>
          <w:lang w:val="en-IE"/>
        </w:rPr>
        <w:instrText>본</w:instrText>
      </w:r>
      <w:r w:rsidR="007C4F02">
        <w:rPr>
          <w:rStyle w:val="normaltextrun"/>
          <w:b/>
          <w:bCs/>
          <w:color w:val="000000"/>
          <w:szCs w:val="20"/>
          <w:lang w:val="en-IE"/>
        </w:rPr>
        <w:instrText xml:space="preserve"> </w:instrText>
      </w:r>
      <w:r w:rsidR="007C4F02">
        <w:rPr>
          <w:rStyle w:val="normaltextrun"/>
          <w:rFonts w:ascii="Batang" w:eastAsia="Batang" w:hAnsi="Batang" w:cs="Batang" w:hint="eastAsia"/>
          <w:b/>
          <w:bCs/>
          <w:color w:val="000000"/>
          <w:szCs w:val="20"/>
          <w:lang w:val="en-IE"/>
        </w:rPr>
        <w:instrText>논문은</w:instrText>
      </w:r>
      <w:r w:rsidR="007C4F02">
        <w:rPr>
          <w:rStyle w:val="normaltextrun"/>
          <w:b/>
          <w:bCs/>
          <w:color w:val="000000"/>
          <w:szCs w:val="20"/>
          <w:lang w:val="en-IE"/>
        </w:rPr>
        <w:instrText xml:space="preserve"> </w:instrText>
      </w:r>
      <w:r w:rsidR="007C4F02">
        <w:rPr>
          <w:rStyle w:val="normaltextrun"/>
          <w:rFonts w:ascii="Batang" w:eastAsia="Batang" w:hAnsi="Batang" w:cs="Batang" w:hint="eastAsia"/>
          <w:b/>
          <w:bCs/>
          <w:color w:val="000000"/>
          <w:szCs w:val="20"/>
          <w:lang w:val="en-IE"/>
        </w:rPr>
        <w:instrText>딥러닝</w:instrText>
      </w:r>
      <w:r w:rsidR="007C4F02">
        <w:rPr>
          <w:rStyle w:val="normaltextrun"/>
          <w:b/>
          <w:bCs/>
          <w:color w:val="000000"/>
          <w:szCs w:val="20"/>
          <w:lang w:val="en-IE"/>
        </w:rPr>
        <w:instrText xml:space="preserve"> </w:instrText>
      </w:r>
      <w:r w:rsidR="007C4F02">
        <w:rPr>
          <w:rStyle w:val="normaltextrun"/>
          <w:rFonts w:ascii="Batang" w:eastAsia="Batang" w:hAnsi="Batang" w:cs="Batang" w:hint="eastAsia"/>
          <w:b/>
          <w:bCs/>
          <w:color w:val="000000"/>
          <w:szCs w:val="20"/>
          <w:lang w:val="en-IE"/>
        </w:rPr>
        <w:instrText>기술을</w:instrText>
      </w:r>
      <w:r w:rsidR="007C4F02">
        <w:rPr>
          <w:rStyle w:val="normaltextrun"/>
          <w:b/>
          <w:bCs/>
          <w:color w:val="000000"/>
          <w:szCs w:val="20"/>
          <w:lang w:val="en-IE"/>
        </w:rPr>
        <w:instrText xml:space="preserve"> </w:instrText>
      </w:r>
      <w:r w:rsidR="007C4F02">
        <w:rPr>
          <w:rStyle w:val="normaltextrun"/>
          <w:rFonts w:ascii="Batang" w:eastAsia="Batang" w:hAnsi="Batang" w:cs="Batang" w:hint="eastAsia"/>
          <w:b/>
          <w:bCs/>
          <w:color w:val="000000"/>
          <w:szCs w:val="20"/>
          <w:lang w:val="en-IE"/>
        </w:rPr>
        <w:instrText>활용한</w:instrText>
      </w:r>
      <w:r w:rsidR="007C4F02">
        <w:rPr>
          <w:rStyle w:val="normaltextrun"/>
          <w:b/>
          <w:bCs/>
          <w:color w:val="000000"/>
          <w:szCs w:val="20"/>
          <w:lang w:val="en-IE"/>
        </w:rPr>
        <w:instrText xml:space="preserve"> </w:instrText>
      </w:r>
      <w:r w:rsidR="007C4F02">
        <w:rPr>
          <w:rStyle w:val="normaltextrun"/>
          <w:rFonts w:ascii="Batang" w:eastAsia="Batang" w:hAnsi="Batang" w:cs="Batang" w:hint="eastAsia"/>
          <w:b/>
          <w:bCs/>
          <w:color w:val="000000"/>
          <w:szCs w:val="20"/>
          <w:lang w:val="en-IE"/>
        </w:rPr>
        <w:instrText>버섯</w:instrText>
      </w:r>
      <w:r w:rsidR="007C4F02">
        <w:rPr>
          <w:rStyle w:val="normaltextrun"/>
          <w:b/>
          <w:bCs/>
          <w:color w:val="000000"/>
          <w:szCs w:val="20"/>
          <w:lang w:val="en-IE"/>
        </w:rPr>
        <w:instrText xml:space="preserve"> </w:instrText>
      </w:r>
      <w:r w:rsidR="007C4F02">
        <w:rPr>
          <w:rStyle w:val="normaltextrun"/>
          <w:rFonts w:ascii="Batang" w:eastAsia="Batang" w:hAnsi="Batang" w:cs="Batang" w:hint="eastAsia"/>
          <w:b/>
          <w:bCs/>
          <w:color w:val="000000"/>
          <w:szCs w:val="20"/>
          <w:lang w:val="en-IE"/>
        </w:rPr>
        <w:instrText>인식</w:instrText>
      </w:r>
      <w:r w:rsidR="007C4F02">
        <w:rPr>
          <w:rStyle w:val="normaltextrun"/>
          <w:b/>
          <w:bCs/>
          <w:color w:val="000000"/>
          <w:szCs w:val="20"/>
          <w:lang w:val="en-IE"/>
        </w:rPr>
        <w:instrText xml:space="preserve"> </w:instrText>
      </w:r>
      <w:r w:rsidR="007C4F02">
        <w:rPr>
          <w:rStyle w:val="normaltextrun"/>
          <w:rFonts w:ascii="Batang" w:eastAsia="Batang" w:hAnsi="Batang" w:cs="Batang" w:hint="eastAsia"/>
          <w:b/>
          <w:bCs/>
          <w:color w:val="000000"/>
          <w:szCs w:val="20"/>
          <w:lang w:val="en-IE"/>
        </w:rPr>
        <w:instrText>시스템을</w:instrText>
      </w:r>
      <w:r w:rsidR="007C4F02">
        <w:rPr>
          <w:rStyle w:val="normaltextrun"/>
          <w:b/>
          <w:bCs/>
          <w:color w:val="000000"/>
          <w:szCs w:val="20"/>
          <w:lang w:val="en-IE"/>
        </w:rPr>
        <w:instrText xml:space="preserve"> </w:instrText>
      </w:r>
      <w:r w:rsidR="007C4F02">
        <w:rPr>
          <w:rStyle w:val="normaltextrun"/>
          <w:rFonts w:ascii="Batang" w:eastAsia="Batang" w:hAnsi="Batang" w:cs="Batang" w:hint="eastAsia"/>
          <w:b/>
          <w:bCs/>
          <w:color w:val="000000"/>
          <w:szCs w:val="20"/>
          <w:lang w:val="en-IE"/>
        </w:rPr>
        <w:instrText>제안한다</w:instrText>
      </w:r>
      <w:r w:rsidR="007C4F02">
        <w:rPr>
          <w:rStyle w:val="normaltextrun"/>
          <w:b/>
          <w:bCs/>
          <w:color w:val="000000"/>
          <w:szCs w:val="20"/>
          <w:lang w:val="en-IE"/>
        </w:rPr>
        <w:instrText xml:space="preserve">. </w:instrText>
      </w:r>
      <w:r w:rsidR="007C4F02">
        <w:rPr>
          <w:rStyle w:val="normaltextrun"/>
          <w:rFonts w:ascii="Batang" w:eastAsia="Batang" w:hAnsi="Batang" w:cs="Batang" w:hint="eastAsia"/>
          <w:b/>
          <w:bCs/>
          <w:color w:val="000000"/>
          <w:szCs w:val="20"/>
          <w:lang w:val="en-IE"/>
        </w:rPr>
        <w:instrText>딥러닝</w:instrText>
      </w:r>
      <w:r w:rsidR="007C4F02">
        <w:rPr>
          <w:rStyle w:val="normaltextrun"/>
          <w:b/>
          <w:bCs/>
          <w:color w:val="000000"/>
          <w:szCs w:val="20"/>
          <w:lang w:val="en-IE"/>
        </w:rPr>
        <w:instrText xml:space="preserve"> </w:instrText>
      </w:r>
      <w:r w:rsidR="007C4F02">
        <w:rPr>
          <w:rStyle w:val="normaltextrun"/>
          <w:rFonts w:ascii="Batang" w:eastAsia="Batang" w:hAnsi="Batang" w:cs="Batang" w:hint="eastAsia"/>
          <w:b/>
          <w:bCs/>
          <w:color w:val="000000"/>
          <w:szCs w:val="20"/>
          <w:lang w:val="en-IE"/>
        </w:rPr>
        <w:instrText>기법</w:instrText>
      </w:r>
      <w:r w:rsidR="007C4F02">
        <w:rPr>
          <w:rStyle w:val="normaltextrun"/>
          <w:b/>
          <w:bCs/>
          <w:color w:val="000000"/>
          <w:szCs w:val="20"/>
          <w:lang w:val="en-IE"/>
        </w:rPr>
        <w:instrText xml:space="preserve"> </w:instrText>
      </w:r>
      <w:r w:rsidR="007C4F02">
        <w:rPr>
          <w:rStyle w:val="normaltextrun"/>
          <w:rFonts w:ascii="Batang" w:eastAsia="Batang" w:hAnsi="Batang" w:cs="Batang" w:hint="eastAsia"/>
          <w:b/>
          <w:bCs/>
          <w:color w:val="000000"/>
          <w:szCs w:val="20"/>
          <w:lang w:val="en-IE"/>
        </w:rPr>
        <w:instrText>중</w:instrText>
      </w:r>
      <w:r w:rsidR="007C4F02">
        <w:rPr>
          <w:rStyle w:val="normaltextrun"/>
          <w:b/>
          <w:bCs/>
          <w:color w:val="000000"/>
          <w:szCs w:val="20"/>
          <w:lang w:val="en-IE"/>
        </w:rPr>
        <w:instrText xml:space="preserve"> </w:instrText>
      </w:r>
      <w:r w:rsidR="007C4F02">
        <w:rPr>
          <w:rStyle w:val="normaltextrun"/>
          <w:rFonts w:ascii="Batang" w:eastAsia="Batang" w:hAnsi="Batang" w:cs="Batang" w:hint="eastAsia"/>
          <w:b/>
          <w:bCs/>
          <w:color w:val="000000"/>
          <w:szCs w:val="20"/>
          <w:lang w:val="en-IE"/>
        </w:rPr>
        <w:instrText>하나인</w:instrText>
      </w:r>
      <w:r w:rsidR="007C4F02">
        <w:rPr>
          <w:rStyle w:val="normaltextrun"/>
          <w:b/>
          <w:bCs/>
          <w:color w:val="000000"/>
          <w:szCs w:val="20"/>
          <w:lang w:val="en-IE"/>
        </w:rPr>
        <w:instrText xml:space="preserve"> </w:instrText>
      </w:r>
      <w:r w:rsidR="007C4F02">
        <w:rPr>
          <w:rStyle w:val="normaltextrun"/>
          <w:rFonts w:ascii="Batang" w:eastAsia="Batang" w:hAnsi="Batang" w:cs="Batang" w:hint="eastAsia"/>
          <w:b/>
          <w:bCs/>
          <w:color w:val="000000"/>
          <w:szCs w:val="20"/>
          <w:lang w:val="en-IE"/>
        </w:rPr>
        <w:instrText>컨볼루션</w:instrText>
      </w:r>
      <w:r w:rsidR="007C4F02">
        <w:rPr>
          <w:rStyle w:val="normaltextrun"/>
          <w:b/>
          <w:bCs/>
          <w:color w:val="000000"/>
          <w:szCs w:val="20"/>
          <w:lang w:val="en-IE"/>
        </w:rPr>
        <w:instrText xml:space="preserve"> </w:instrText>
      </w:r>
      <w:r w:rsidR="007C4F02">
        <w:rPr>
          <w:rStyle w:val="normaltextrun"/>
          <w:rFonts w:ascii="Batang" w:eastAsia="Batang" w:hAnsi="Batang" w:cs="Batang" w:hint="eastAsia"/>
          <w:b/>
          <w:bCs/>
          <w:color w:val="000000"/>
          <w:szCs w:val="20"/>
          <w:lang w:val="en-IE"/>
        </w:rPr>
        <w:instrText>신경망을</w:instrText>
      </w:r>
      <w:r w:rsidR="007C4F02">
        <w:rPr>
          <w:rStyle w:val="normaltextrun"/>
          <w:b/>
          <w:bCs/>
          <w:color w:val="000000"/>
          <w:szCs w:val="20"/>
          <w:lang w:val="en-IE"/>
        </w:rPr>
        <w:instrText xml:space="preserve"> </w:instrText>
      </w:r>
      <w:r w:rsidR="007C4F02">
        <w:rPr>
          <w:rStyle w:val="normaltextrun"/>
          <w:rFonts w:ascii="Batang" w:eastAsia="Batang" w:hAnsi="Batang" w:cs="Batang" w:hint="eastAsia"/>
          <w:b/>
          <w:bCs/>
          <w:color w:val="000000"/>
          <w:szCs w:val="20"/>
          <w:lang w:val="en-IE"/>
        </w:rPr>
        <w:instrText>사용하였다</w:instrText>
      </w:r>
      <w:r w:rsidR="007C4F02">
        <w:rPr>
          <w:rStyle w:val="normaltextrun"/>
          <w:b/>
          <w:bCs/>
          <w:color w:val="000000"/>
          <w:szCs w:val="20"/>
          <w:lang w:val="en-IE"/>
        </w:rPr>
        <w:instrText xml:space="preserve">. </w:instrText>
      </w:r>
      <w:r w:rsidR="007C4F02">
        <w:rPr>
          <w:rStyle w:val="normaltextrun"/>
          <w:rFonts w:ascii="Batang" w:eastAsia="Batang" w:hAnsi="Batang" w:cs="Batang" w:hint="eastAsia"/>
          <w:b/>
          <w:bCs/>
          <w:color w:val="000000"/>
          <w:szCs w:val="20"/>
          <w:lang w:val="en-IE"/>
        </w:rPr>
        <w:instrText>컨볼루션</w:instrText>
      </w:r>
      <w:r w:rsidR="007C4F02">
        <w:rPr>
          <w:rStyle w:val="normaltextrun"/>
          <w:b/>
          <w:bCs/>
          <w:color w:val="000000"/>
          <w:szCs w:val="20"/>
          <w:lang w:val="en-IE"/>
        </w:rPr>
        <w:instrText xml:space="preserve"> </w:instrText>
      </w:r>
      <w:r w:rsidR="007C4F02">
        <w:rPr>
          <w:rStyle w:val="normaltextrun"/>
          <w:rFonts w:ascii="Batang" w:eastAsia="Batang" w:hAnsi="Batang" w:cs="Batang" w:hint="eastAsia"/>
          <w:b/>
          <w:bCs/>
          <w:color w:val="000000"/>
          <w:szCs w:val="20"/>
          <w:lang w:val="en-IE"/>
        </w:rPr>
        <w:instrText>신경망을</w:instrText>
      </w:r>
      <w:r w:rsidR="007C4F02">
        <w:rPr>
          <w:rStyle w:val="normaltextrun"/>
          <w:b/>
          <w:bCs/>
          <w:color w:val="000000"/>
          <w:szCs w:val="20"/>
          <w:lang w:val="en-IE"/>
        </w:rPr>
        <w:instrText xml:space="preserve"> </w:instrText>
      </w:r>
      <w:r w:rsidR="007C4F02">
        <w:rPr>
          <w:rStyle w:val="normaltextrun"/>
          <w:rFonts w:ascii="Batang" w:eastAsia="Batang" w:hAnsi="Batang" w:cs="Batang" w:hint="eastAsia"/>
          <w:b/>
          <w:bCs/>
          <w:color w:val="000000"/>
          <w:szCs w:val="20"/>
          <w:lang w:val="en-IE"/>
        </w:rPr>
        <w:instrText>학습하기</w:instrText>
      </w:r>
      <w:r w:rsidR="007C4F02">
        <w:rPr>
          <w:rStyle w:val="normaltextrun"/>
          <w:b/>
          <w:bCs/>
          <w:color w:val="000000"/>
          <w:szCs w:val="20"/>
          <w:lang w:val="en-IE"/>
        </w:rPr>
        <w:instrText xml:space="preserve"> </w:instrText>
      </w:r>
      <w:r w:rsidR="007C4F02">
        <w:rPr>
          <w:rStyle w:val="normaltextrun"/>
          <w:rFonts w:ascii="Batang" w:eastAsia="Batang" w:hAnsi="Batang" w:cs="Batang" w:hint="eastAsia"/>
          <w:b/>
          <w:bCs/>
          <w:color w:val="000000"/>
          <w:szCs w:val="20"/>
          <w:lang w:val="en-IE"/>
        </w:rPr>
        <w:instrText>위해</w:instrText>
      </w:r>
      <w:r w:rsidR="007C4F02">
        <w:rPr>
          <w:rStyle w:val="normaltextrun"/>
          <w:b/>
          <w:bCs/>
          <w:color w:val="000000"/>
          <w:szCs w:val="20"/>
          <w:lang w:val="en-IE"/>
        </w:rPr>
        <w:instrText xml:space="preserve"> </w:instrText>
      </w:r>
      <w:r w:rsidR="007C4F02">
        <w:rPr>
          <w:rStyle w:val="normaltextrun"/>
          <w:rFonts w:ascii="Batang" w:eastAsia="Batang" w:hAnsi="Batang" w:cs="Batang" w:hint="eastAsia"/>
          <w:b/>
          <w:bCs/>
          <w:color w:val="000000"/>
          <w:szCs w:val="20"/>
          <w:lang w:val="en-IE"/>
        </w:rPr>
        <w:instrText>이미지</w:instrText>
      </w:r>
      <w:r w:rsidR="007C4F02">
        <w:rPr>
          <w:rStyle w:val="normaltextrun"/>
          <w:b/>
          <w:bCs/>
          <w:color w:val="000000"/>
          <w:szCs w:val="20"/>
          <w:lang w:val="en-IE"/>
        </w:rPr>
        <w:instrText xml:space="preserve"> </w:instrText>
      </w:r>
      <w:r w:rsidR="007C4F02">
        <w:rPr>
          <w:rStyle w:val="normaltextrun"/>
          <w:rFonts w:ascii="Batang" w:eastAsia="Batang" w:hAnsi="Batang" w:cs="Batang" w:hint="eastAsia"/>
          <w:b/>
          <w:bCs/>
          <w:color w:val="000000"/>
          <w:szCs w:val="20"/>
          <w:lang w:val="en-IE"/>
        </w:rPr>
        <w:instrText>크롤링을</w:instrText>
      </w:r>
      <w:r w:rsidR="007C4F02">
        <w:rPr>
          <w:rStyle w:val="normaltextrun"/>
          <w:b/>
          <w:bCs/>
          <w:color w:val="000000"/>
          <w:szCs w:val="20"/>
          <w:lang w:val="en-IE"/>
        </w:rPr>
        <w:instrText xml:space="preserve"> </w:instrText>
      </w:r>
      <w:r w:rsidR="007C4F02">
        <w:rPr>
          <w:rStyle w:val="normaltextrun"/>
          <w:rFonts w:ascii="Batang" w:eastAsia="Batang" w:hAnsi="Batang" w:cs="Batang" w:hint="eastAsia"/>
          <w:b/>
          <w:bCs/>
          <w:color w:val="000000"/>
          <w:szCs w:val="20"/>
          <w:lang w:val="en-IE"/>
        </w:rPr>
        <w:instrText>이용하여</w:instrText>
      </w:r>
      <w:r w:rsidR="007C4F02">
        <w:rPr>
          <w:rStyle w:val="normaltextrun"/>
          <w:b/>
          <w:bCs/>
          <w:color w:val="000000"/>
          <w:szCs w:val="20"/>
          <w:lang w:val="en-IE"/>
        </w:rPr>
        <w:instrText xml:space="preserve"> 38</w:instrText>
      </w:r>
      <w:r w:rsidR="007C4F02">
        <w:rPr>
          <w:rStyle w:val="normaltextrun"/>
          <w:rFonts w:ascii="Batang" w:eastAsia="Batang" w:hAnsi="Batang" w:cs="Batang" w:hint="eastAsia"/>
          <w:b/>
          <w:bCs/>
          <w:color w:val="000000"/>
          <w:szCs w:val="20"/>
          <w:lang w:val="en-IE"/>
        </w:rPr>
        <w:instrText>종의</w:instrText>
      </w:r>
      <w:r w:rsidR="007C4F02">
        <w:rPr>
          <w:rStyle w:val="normaltextrun"/>
          <w:b/>
          <w:bCs/>
          <w:color w:val="000000"/>
          <w:szCs w:val="20"/>
          <w:lang w:val="en-IE"/>
        </w:rPr>
        <w:instrText xml:space="preserve"> </w:instrText>
      </w:r>
      <w:r w:rsidR="007C4F02">
        <w:rPr>
          <w:rStyle w:val="normaltextrun"/>
          <w:rFonts w:ascii="Batang" w:eastAsia="Batang" w:hAnsi="Batang" w:cs="Batang" w:hint="eastAsia"/>
          <w:b/>
          <w:bCs/>
          <w:color w:val="000000"/>
          <w:szCs w:val="20"/>
          <w:lang w:val="en-IE"/>
        </w:rPr>
        <w:instrText>버섯에</w:instrText>
      </w:r>
      <w:r w:rsidR="007C4F02">
        <w:rPr>
          <w:rStyle w:val="normaltextrun"/>
          <w:b/>
          <w:bCs/>
          <w:color w:val="000000"/>
          <w:szCs w:val="20"/>
          <w:lang w:val="en-IE"/>
        </w:rPr>
        <w:instrText xml:space="preserve"> </w:instrText>
      </w:r>
      <w:r w:rsidR="007C4F02">
        <w:rPr>
          <w:rStyle w:val="normaltextrun"/>
          <w:rFonts w:ascii="Batang" w:eastAsia="Batang" w:hAnsi="Batang" w:cs="Batang" w:hint="eastAsia"/>
          <w:b/>
          <w:bCs/>
          <w:color w:val="000000"/>
          <w:szCs w:val="20"/>
          <w:lang w:val="en-IE"/>
        </w:rPr>
        <w:instrText>대해</w:instrText>
      </w:r>
      <w:r w:rsidR="007C4F02">
        <w:rPr>
          <w:rStyle w:val="normaltextrun"/>
          <w:b/>
          <w:bCs/>
          <w:color w:val="000000"/>
          <w:szCs w:val="20"/>
          <w:lang w:val="en-IE"/>
        </w:rPr>
        <w:instrText xml:space="preserve"> 1478</w:instrText>
      </w:r>
      <w:r w:rsidR="007C4F02">
        <w:rPr>
          <w:rStyle w:val="normaltextrun"/>
          <w:rFonts w:ascii="Batang" w:eastAsia="Batang" w:hAnsi="Batang" w:cs="Batang" w:hint="eastAsia"/>
          <w:b/>
          <w:bCs/>
          <w:color w:val="000000"/>
          <w:szCs w:val="20"/>
          <w:lang w:val="en-IE"/>
        </w:rPr>
        <w:instrText>장의</w:instrText>
      </w:r>
      <w:r w:rsidR="007C4F02">
        <w:rPr>
          <w:rStyle w:val="normaltextrun"/>
          <w:b/>
          <w:bCs/>
          <w:color w:val="000000"/>
          <w:szCs w:val="20"/>
          <w:lang w:val="en-IE"/>
        </w:rPr>
        <w:instrText xml:space="preserve"> </w:instrText>
      </w:r>
      <w:r w:rsidR="007C4F02">
        <w:rPr>
          <w:rStyle w:val="normaltextrun"/>
          <w:rFonts w:ascii="Batang" w:eastAsia="Batang" w:hAnsi="Batang" w:cs="Batang" w:hint="eastAsia"/>
          <w:b/>
          <w:bCs/>
          <w:color w:val="000000"/>
          <w:szCs w:val="20"/>
          <w:lang w:val="en-IE"/>
        </w:rPr>
        <w:instrText>영상을</w:instrText>
      </w:r>
      <w:r w:rsidR="007C4F02">
        <w:rPr>
          <w:rStyle w:val="normaltextrun"/>
          <w:b/>
          <w:bCs/>
          <w:color w:val="000000"/>
          <w:szCs w:val="20"/>
          <w:lang w:val="en-IE"/>
        </w:rPr>
        <w:instrText xml:space="preserve"> </w:instrText>
      </w:r>
      <w:r w:rsidR="007C4F02">
        <w:rPr>
          <w:rStyle w:val="normaltextrun"/>
          <w:rFonts w:ascii="Batang" w:eastAsia="Batang" w:hAnsi="Batang" w:cs="Batang" w:hint="eastAsia"/>
          <w:b/>
          <w:bCs/>
          <w:color w:val="000000"/>
          <w:szCs w:val="20"/>
          <w:lang w:val="en-IE"/>
        </w:rPr>
        <w:instrText>수집하였다</w:instrText>
      </w:r>
      <w:r w:rsidR="007C4F02">
        <w:rPr>
          <w:rStyle w:val="normaltextrun"/>
          <w:b/>
          <w:bCs/>
          <w:color w:val="000000"/>
          <w:szCs w:val="20"/>
          <w:lang w:val="en-IE"/>
        </w:rPr>
        <w:instrText xml:space="preserve">. </w:instrText>
      </w:r>
      <w:r w:rsidR="007C4F02">
        <w:rPr>
          <w:rStyle w:val="normaltextrun"/>
          <w:rFonts w:ascii="Batang" w:eastAsia="Batang" w:hAnsi="Batang" w:cs="Batang" w:hint="eastAsia"/>
          <w:b/>
          <w:bCs/>
          <w:color w:val="000000"/>
          <w:szCs w:val="20"/>
          <w:lang w:val="en-IE"/>
        </w:rPr>
        <w:instrText>수집한</w:instrText>
      </w:r>
      <w:r w:rsidR="007C4F02">
        <w:rPr>
          <w:rStyle w:val="normaltextrun"/>
          <w:b/>
          <w:bCs/>
          <w:color w:val="000000"/>
          <w:szCs w:val="20"/>
          <w:lang w:val="en-IE"/>
        </w:rPr>
        <w:instrText xml:space="preserve"> </w:instrText>
      </w:r>
      <w:r w:rsidR="007C4F02">
        <w:rPr>
          <w:rStyle w:val="normaltextrun"/>
          <w:rFonts w:ascii="Batang" w:eastAsia="Batang" w:hAnsi="Batang" w:cs="Batang" w:hint="eastAsia"/>
          <w:b/>
          <w:bCs/>
          <w:color w:val="000000"/>
          <w:szCs w:val="20"/>
          <w:lang w:val="en-IE"/>
        </w:rPr>
        <w:instrText>데이터셋을</w:instrText>
      </w:r>
      <w:r w:rsidR="007C4F02">
        <w:rPr>
          <w:rStyle w:val="normaltextrun"/>
          <w:b/>
          <w:bCs/>
          <w:color w:val="000000"/>
          <w:szCs w:val="20"/>
          <w:lang w:val="en-IE"/>
        </w:rPr>
        <w:instrText xml:space="preserve"> </w:instrText>
      </w:r>
      <w:r w:rsidR="007C4F02">
        <w:rPr>
          <w:rStyle w:val="normaltextrun"/>
          <w:rFonts w:ascii="Batang" w:eastAsia="Batang" w:hAnsi="Batang" w:cs="Batang" w:hint="eastAsia"/>
          <w:b/>
          <w:bCs/>
          <w:color w:val="000000"/>
          <w:szCs w:val="20"/>
          <w:lang w:val="en-IE"/>
        </w:rPr>
        <w:instrText>가지고</w:instrText>
      </w:r>
      <w:r w:rsidR="007C4F02">
        <w:rPr>
          <w:rStyle w:val="normaltextrun"/>
          <w:b/>
          <w:bCs/>
          <w:color w:val="000000"/>
          <w:szCs w:val="20"/>
          <w:lang w:val="en-IE"/>
        </w:rPr>
        <w:instrText xml:space="preserve"> AlexNet, VGGNet, GoogLeNet</w:instrText>
      </w:r>
      <w:r w:rsidR="007C4F02">
        <w:rPr>
          <w:rStyle w:val="normaltextrun"/>
          <w:rFonts w:ascii="Batang" w:eastAsia="Batang" w:hAnsi="Batang" w:cs="Batang" w:hint="eastAsia"/>
          <w:b/>
          <w:bCs/>
          <w:color w:val="000000"/>
          <w:szCs w:val="20"/>
          <w:lang w:val="en-IE"/>
        </w:rPr>
        <w:instrText>을</w:instrText>
      </w:r>
      <w:r w:rsidR="007C4F02">
        <w:rPr>
          <w:rStyle w:val="normaltextrun"/>
          <w:b/>
          <w:bCs/>
          <w:color w:val="000000"/>
          <w:szCs w:val="20"/>
          <w:lang w:val="en-IE"/>
        </w:rPr>
        <w:instrText xml:space="preserve"> </w:instrText>
      </w:r>
      <w:r w:rsidR="007C4F02">
        <w:rPr>
          <w:rStyle w:val="normaltextrun"/>
          <w:rFonts w:ascii="Batang" w:eastAsia="Batang" w:hAnsi="Batang" w:cs="Batang" w:hint="eastAsia"/>
          <w:b/>
          <w:bCs/>
          <w:color w:val="000000"/>
          <w:szCs w:val="20"/>
          <w:lang w:val="en-IE"/>
        </w:rPr>
        <w:instrText>비교</w:instrText>
      </w:r>
      <w:r w:rsidR="007C4F02">
        <w:rPr>
          <w:rStyle w:val="normaltextrun"/>
          <w:b/>
          <w:bCs/>
          <w:color w:val="000000"/>
          <w:szCs w:val="20"/>
          <w:lang w:val="en-IE"/>
        </w:rPr>
        <w:instrText xml:space="preserve"> </w:instrText>
      </w:r>
      <w:r w:rsidR="007C4F02">
        <w:rPr>
          <w:rStyle w:val="normaltextrun"/>
          <w:rFonts w:ascii="Batang" w:eastAsia="Batang" w:hAnsi="Batang" w:cs="Batang" w:hint="eastAsia"/>
          <w:b/>
          <w:bCs/>
          <w:color w:val="000000"/>
          <w:szCs w:val="20"/>
          <w:lang w:val="en-IE"/>
        </w:rPr>
        <w:instrText>실험하였으며</w:instrText>
      </w:r>
      <w:r w:rsidR="007C4F02">
        <w:rPr>
          <w:rStyle w:val="normaltextrun"/>
          <w:b/>
          <w:bCs/>
          <w:color w:val="000000"/>
          <w:szCs w:val="20"/>
          <w:lang w:val="en-IE"/>
        </w:rPr>
        <w:instrText xml:space="preserve">, </w:instrText>
      </w:r>
      <w:r w:rsidR="007C4F02">
        <w:rPr>
          <w:rStyle w:val="normaltextrun"/>
          <w:rFonts w:ascii="Batang" w:eastAsia="Batang" w:hAnsi="Batang" w:cs="Batang" w:hint="eastAsia"/>
          <w:b/>
          <w:bCs/>
          <w:color w:val="000000"/>
          <w:szCs w:val="20"/>
          <w:lang w:val="en-IE"/>
        </w:rPr>
        <w:instrText>클래스</w:instrText>
      </w:r>
      <w:r w:rsidR="007C4F02">
        <w:rPr>
          <w:rStyle w:val="normaltextrun"/>
          <w:b/>
          <w:bCs/>
          <w:color w:val="000000"/>
          <w:szCs w:val="20"/>
          <w:lang w:val="en-IE"/>
        </w:rPr>
        <w:instrText xml:space="preserve"> </w:instrText>
      </w:r>
      <w:r w:rsidR="007C4F02">
        <w:rPr>
          <w:rStyle w:val="normaltextrun"/>
          <w:rFonts w:ascii="Batang" w:eastAsia="Batang" w:hAnsi="Batang" w:cs="Batang" w:hint="eastAsia"/>
          <w:b/>
          <w:bCs/>
          <w:color w:val="000000"/>
          <w:szCs w:val="20"/>
          <w:lang w:val="en-IE"/>
        </w:rPr>
        <w:instrText>수</w:instrText>
      </w:r>
      <w:r w:rsidR="007C4F02">
        <w:rPr>
          <w:rStyle w:val="normaltextrun"/>
          <w:b/>
          <w:bCs/>
          <w:color w:val="000000"/>
          <w:szCs w:val="20"/>
          <w:lang w:val="en-IE"/>
        </w:rPr>
        <w:instrText xml:space="preserve"> </w:instrText>
      </w:r>
      <w:r w:rsidR="007C4F02">
        <w:rPr>
          <w:rStyle w:val="normaltextrun"/>
          <w:rFonts w:ascii="Batang" w:eastAsia="Batang" w:hAnsi="Batang" w:cs="Batang" w:hint="eastAsia"/>
          <w:b/>
          <w:bCs/>
          <w:color w:val="000000"/>
          <w:szCs w:val="20"/>
          <w:lang w:val="en-IE"/>
        </w:rPr>
        <w:instrText>확장에</w:instrText>
      </w:r>
      <w:r w:rsidR="007C4F02">
        <w:rPr>
          <w:rStyle w:val="normaltextrun"/>
          <w:b/>
          <w:bCs/>
          <w:color w:val="000000"/>
          <w:szCs w:val="20"/>
          <w:lang w:val="en-IE"/>
        </w:rPr>
        <w:instrText xml:space="preserve"> </w:instrText>
      </w:r>
      <w:r w:rsidR="007C4F02">
        <w:rPr>
          <w:rStyle w:val="normaltextrun"/>
          <w:rFonts w:ascii="Batang" w:eastAsia="Batang" w:hAnsi="Batang" w:cs="Batang" w:hint="eastAsia"/>
          <w:b/>
          <w:bCs/>
          <w:color w:val="000000"/>
          <w:szCs w:val="20"/>
          <w:lang w:val="en-IE"/>
        </w:rPr>
        <w:instrText>따른</w:instrText>
      </w:r>
      <w:r w:rsidR="007C4F02">
        <w:rPr>
          <w:rStyle w:val="normaltextrun"/>
          <w:b/>
          <w:bCs/>
          <w:color w:val="000000"/>
          <w:szCs w:val="20"/>
          <w:lang w:val="en-IE"/>
        </w:rPr>
        <w:instrText xml:space="preserve"> </w:instrText>
      </w:r>
      <w:r w:rsidR="007C4F02">
        <w:rPr>
          <w:rStyle w:val="normaltextrun"/>
          <w:rFonts w:ascii="Batang" w:eastAsia="Batang" w:hAnsi="Batang" w:cs="Batang" w:hint="eastAsia"/>
          <w:b/>
          <w:bCs/>
          <w:color w:val="000000"/>
          <w:szCs w:val="20"/>
          <w:lang w:val="en-IE"/>
        </w:rPr>
        <w:instrText>비교</w:instrText>
      </w:r>
      <w:r w:rsidR="007C4F02">
        <w:rPr>
          <w:rStyle w:val="normaltextrun"/>
          <w:b/>
          <w:bCs/>
          <w:color w:val="000000"/>
          <w:szCs w:val="20"/>
          <w:lang w:val="en-IE"/>
        </w:rPr>
        <w:instrText xml:space="preserve"> </w:instrText>
      </w:r>
      <w:r w:rsidR="007C4F02">
        <w:rPr>
          <w:rStyle w:val="normaltextrun"/>
          <w:rFonts w:ascii="Batang" w:eastAsia="Batang" w:hAnsi="Batang" w:cs="Batang" w:hint="eastAsia"/>
          <w:b/>
          <w:bCs/>
          <w:color w:val="000000"/>
          <w:szCs w:val="20"/>
          <w:lang w:val="en-IE"/>
        </w:rPr>
        <w:instrText>실험</w:instrText>
      </w:r>
      <w:r w:rsidR="007C4F02">
        <w:rPr>
          <w:rStyle w:val="normaltextrun"/>
          <w:b/>
          <w:bCs/>
          <w:color w:val="000000"/>
          <w:szCs w:val="20"/>
          <w:lang w:val="en-IE"/>
        </w:rPr>
        <w:instrText xml:space="preserve">, </w:instrText>
      </w:r>
      <w:r w:rsidR="007C4F02">
        <w:rPr>
          <w:rStyle w:val="normaltextrun"/>
          <w:rFonts w:ascii="Batang" w:eastAsia="Batang" w:hAnsi="Batang" w:cs="Batang" w:hint="eastAsia"/>
          <w:b/>
          <w:bCs/>
          <w:color w:val="000000"/>
          <w:szCs w:val="20"/>
          <w:lang w:val="en-IE"/>
        </w:rPr>
        <w:instrText>전이</w:instrText>
      </w:r>
      <w:r w:rsidR="007C4F02">
        <w:rPr>
          <w:rStyle w:val="normaltextrun"/>
          <w:b/>
          <w:bCs/>
          <w:color w:val="000000"/>
          <w:szCs w:val="20"/>
          <w:lang w:val="en-IE"/>
        </w:rPr>
        <w:instrText xml:space="preserve"> </w:instrText>
      </w:r>
      <w:r w:rsidR="007C4F02">
        <w:rPr>
          <w:rStyle w:val="normaltextrun"/>
          <w:rFonts w:ascii="Batang" w:eastAsia="Batang" w:hAnsi="Batang" w:cs="Batang" w:hint="eastAsia"/>
          <w:b/>
          <w:bCs/>
          <w:color w:val="000000"/>
          <w:szCs w:val="20"/>
          <w:lang w:val="en-IE"/>
        </w:rPr>
        <w:instrText>학습을</w:instrText>
      </w:r>
      <w:r w:rsidR="007C4F02">
        <w:rPr>
          <w:rStyle w:val="normaltextrun"/>
          <w:b/>
          <w:bCs/>
          <w:color w:val="000000"/>
          <w:szCs w:val="20"/>
          <w:lang w:val="en-IE"/>
        </w:rPr>
        <w:instrText xml:space="preserve"> </w:instrText>
      </w:r>
      <w:r w:rsidR="007C4F02">
        <w:rPr>
          <w:rStyle w:val="normaltextrun"/>
          <w:rFonts w:ascii="Batang" w:eastAsia="Batang" w:hAnsi="Batang" w:cs="Batang" w:hint="eastAsia"/>
          <w:b/>
          <w:bCs/>
          <w:color w:val="000000"/>
          <w:szCs w:val="20"/>
          <w:lang w:val="en-IE"/>
        </w:rPr>
        <w:instrText>사용한</w:instrText>
      </w:r>
      <w:r w:rsidR="007C4F02">
        <w:rPr>
          <w:rStyle w:val="normaltextrun"/>
          <w:b/>
          <w:bCs/>
          <w:color w:val="000000"/>
          <w:szCs w:val="20"/>
          <w:lang w:val="en-IE"/>
        </w:rPr>
        <w:instrText xml:space="preserve"> </w:instrText>
      </w:r>
      <w:r w:rsidR="007C4F02">
        <w:rPr>
          <w:rStyle w:val="normaltextrun"/>
          <w:rFonts w:ascii="Batang" w:eastAsia="Batang" w:hAnsi="Batang" w:cs="Batang" w:hint="eastAsia"/>
          <w:b/>
          <w:bCs/>
          <w:color w:val="000000"/>
          <w:szCs w:val="20"/>
          <w:lang w:val="en-IE"/>
        </w:rPr>
        <w:instrText>비교실험을</w:instrText>
      </w:r>
      <w:r w:rsidR="007C4F02">
        <w:rPr>
          <w:rStyle w:val="normaltextrun"/>
          <w:b/>
          <w:bCs/>
          <w:color w:val="000000"/>
          <w:szCs w:val="20"/>
          <w:lang w:val="en-IE"/>
        </w:rPr>
        <w:instrText xml:space="preserve"> </w:instrText>
      </w:r>
      <w:r w:rsidR="007C4F02">
        <w:rPr>
          <w:rStyle w:val="normaltextrun"/>
          <w:rFonts w:ascii="Batang" w:eastAsia="Batang" w:hAnsi="Batang" w:cs="Batang" w:hint="eastAsia"/>
          <w:b/>
          <w:bCs/>
          <w:color w:val="000000"/>
          <w:szCs w:val="20"/>
          <w:lang w:val="en-IE"/>
        </w:rPr>
        <w:instrText>하였다</w:instrText>
      </w:r>
      <w:r w:rsidR="007C4F02">
        <w:rPr>
          <w:rStyle w:val="normaltextrun"/>
          <w:b/>
          <w:bCs/>
          <w:color w:val="000000"/>
          <w:szCs w:val="20"/>
          <w:lang w:val="en-IE"/>
        </w:rPr>
        <w:instrText xml:space="preserve">. </w:instrText>
      </w:r>
      <w:r w:rsidR="007C4F02">
        <w:rPr>
          <w:rStyle w:val="normaltextrun"/>
          <w:rFonts w:ascii="Batang" w:eastAsia="Batang" w:hAnsi="Batang" w:cs="Batang" w:hint="eastAsia"/>
          <w:b/>
          <w:bCs/>
          <w:color w:val="000000"/>
          <w:szCs w:val="20"/>
          <w:lang w:val="en-IE"/>
        </w:rPr>
        <w:instrText>실험</w:instrText>
      </w:r>
      <w:r w:rsidR="007C4F02">
        <w:rPr>
          <w:rStyle w:val="normaltextrun"/>
          <w:b/>
          <w:bCs/>
          <w:color w:val="000000"/>
          <w:szCs w:val="20"/>
          <w:lang w:val="en-IE"/>
        </w:rPr>
        <w:instrText xml:space="preserve"> </w:instrText>
      </w:r>
      <w:r w:rsidR="007C4F02">
        <w:rPr>
          <w:rStyle w:val="normaltextrun"/>
          <w:rFonts w:ascii="Batang" w:eastAsia="Batang" w:hAnsi="Batang" w:cs="Batang" w:hint="eastAsia"/>
          <w:b/>
          <w:bCs/>
          <w:color w:val="000000"/>
          <w:szCs w:val="20"/>
          <w:lang w:val="en-IE"/>
        </w:rPr>
        <w:instrText>결과</w:instrText>
      </w:r>
      <w:r w:rsidR="007C4F02">
        <w:rPr>
          <w:rStyle w:val="normaltextrun"/>
          <w:b/>
          <w:bCs/>
          <w:color w:val="000000"/>
          <w:szCs w:val="20"/>
          <w:lang w:val="en-IE"/>
        </w:rPr>
        <w:instrText xml:space="preserve"> 1</w:instrText>
      </w:r>
      <w:r w:rsidR="007C4F02">
        <w:rPr>
          <w:rStyle w:val="normaltextrun"/>
          <w:rFonts w:ascii="Batang" w:eastAsia="Batang" w:hAnsi="Batang" w:cs="Batang" w:hint="eastAsia"/>
          <w:b/>
          <w:bCs/>
          <w:color w:val="000000"/>
          <w:szCs w:val="20"/>
          <w:lang w:val="en-IE"/>
        </w:rPr>
        <w:instrText>순위</w:instrText>
      </w:r>
      <w:r w:rsidR="007C4F02">
        <w:rPr>
          <w:rStyle w:val="normaltextrun"/>
          <w:b/>
          <w:bCs/>
          <w:color w:val="000000"/>
          <w:szCs w:val="20"/>
          <w:lang w:val="en-IE"/>
        </w:rPr>
        <w:instrText xml:space="preserve"> </w:instrText>
      </w:r>
      <w:r w:rsidR="007C4F02">
        <w:rPr>
          <w:rStyle w:val="normaltextrun"/>
          <w:rFonts w:ascii="Batang" w:eastAsia="Batang" w:hAnsi="Batang" w:cs="Batang" w:hint="eastAsia"/>
          <w:b/>
          <w:bCs/>
          <w:color w:val="000000"/>
          <w:szCs w:val="20"/>
          <w:lang w:val="en-IE"/>
        </w:rPr>
        <w:instrText>정확도는</w:instrText>
      </w:r>
      <w:r w:rsidR="007C4F02">
        <w:rPr>
          <w:rStyle w:val="normaltextrun"/>
          <w:b/>
          <w:bCs/>
          <w:color w:val="000000"/>
          <w:szCs w:val="20"/>
          <w:lang w:val="en-IE"/>
        </w:rPr>
        <w:instrText xml:space="preserve"> 82.63%, 5</w:instrText>
      </w:r>
      <w:r w:rsidR="007C4F02">
        <w:rPr>
          <w:rStyle w:val="normaltextrun"/>
          <w:rFonts w:ascii="Batang" w:eastAsia="Batang" w:hAnsi="Batang" w:cs="Batang" w:hint="eastAsia"/>
          <w:b/>
          <w:bCs/>
          <w:color w:val="000000"/>
          <w:szCs w:val="20"/>
          <w:lang w:val="en-IE"/>
        </w:rPr>
        <w:instrText>순위</w:instrText>
      </w:r>
      <w:r w:rsidR="007C4F02">
        <w:rPr>
          <w:rStyle w:val="normaltextrun"/>
          <w:b/>
          <w:bCs/>
          <w:color w:val="000000"/>
          <w:szCs w:val="20"/>
          <w:lang w:val="en-IE"/>
        </w:rPr>
        <w:instrText xml:space="preserve"> </w:instrText>
      </w:r>
      <w:r w:rsidR="007C4F02">
        <w:rPr>
          <w:rStyle w:val="normaltextrun"/>
          <w:rFonts w:ascii="Batang" w:eastAsia="Batang" w:hAnsi="Batang" w:cs="Batang" w:hint="eastAsia"/>
          <w:b/>
          <w:bCs/>
          <w:color w:val="000000"/>
          <w:szCs w:val="20"/>
          <w:lang w:val="en-IE"/>
        </w:rPr>
        <w:instrText>정확도는</w:instrText>
      </w:r>
      <w:r w:rsidR="007C4F02">
        <w:rPr>
          <w:rStyle w:val="normaltextrun"/>
          <w:b/>
          <w:bCs/>
          <w:color w:val="000000"/>
          <w:szCs w:val="20"/>
          <w:lang w:val="en-IE"/>
        </w:rPr>
        <w:instrText xml:space="preserve"> 96.84%</w:instrText>
      </w:r>
      <w:r w:rsidR="007C4F02">
        <w:rPr>
          <w:rStyle w:val="normaltextrun"/>
          <w:rFonts w:ascii="Batang" w:eastAsia="Batang" w:hAnsi="Batang" w:cs="Batang" w:hint="eastAsia"/>
          <w:b/>
          <w:bCs/>
          <w:color w:val="000000"/>
          <w:szCs w:val="20"/>
          <w:lang w:val="en-IE"/>
        </w:rPr>
        <w:instrText>라는</w:instrText>
      </w:r>
      <w:r w:rsidR="007C4F02">
        <w:rPr>
          <w:rStyle w:val="normaltextrun"/>
          <w:b/>
          <w:bCs/>
          <w:color w:val="000000"/>
          <w:szCs w:val="20"/>
          <w:lang w:val="en-IE"/>
        </w:rPr>
        <w:instrText xml:space="preserve"> </w:instrText>
      </w:r>
      <w:r w:rsidR="007C4F02">
        <w:rPr>
          <w:rStyle w:val="normaltextrun"/>
          <w:rFonts w:ascii="Batang" w:eastAsia="Batang" w:hAnsi="Batang" w:cs="Batang" w:hint="eastAsia"/>
          <w:b/>
          <w:bCs/>
          <w:color w:val="000000"/>
          <w:szCs w:val="20"/>
          <w:lang w:val="en-IE"/>
        </w:rPr>
        <w:instrText>성능을</w:instrText>
      </w:r>
      <w:r w:rsidR="007C4F02">
        <w:rPr>
          <w:rStyle w:val="normaltextrun"/>
          <w:b/>
          <w:bCs/>
          <w:color w:val="000000"/>
          <w:szCs w:val="20"/>
          <w:lang w:val="en-IE"/>
        </w:rPr>
        <w:instrText xml:space="preserve"> </w:instrText>
      </w:r>
      <w:r w:rsidR="007C4F02">
        <w:rPr>
          <w:rStyle w:val="normaltextrun"/>
          <w:rFonts w:ascii="Batang" w:eastAsia="Batang" w:hAnsi="Batang" w:cs="Batang" w:hint="eastAsia"/>
          <w:b/>
          <w:bCs/>
          <w:color w:val="000000"/>
          <w:szCs w:val="20"/>
          <w:lang w:val="en-IE"/>
        </w:rPr>
        <w:instrText>얻었다</w:instrText>
      </w:r>
      <w:r w:rsidR="007C4F02">
        <w:rPr>
          <w:rStyle w:val="normaltextrun"/>
          <w:b/>
          <w:bCs/>
          <w:color w:val="000000"/>
          <w:szCs w:val="20"/>
          <w:lang w:val="en-IE"/>
        </w:rPr>
        <w:instrText xml:space="preserve">. A poisoning accident is often caused by a situation in which people eat poisonous mushrooms because they cannot distinguish between edible mushrooms and poisonous mushrooms. In this paper, we propose an automatic mushroom recognition system by using the convolutional neural network. We collected 1478 mushroom images of 38 species using image crawling, and used the dataset for learning the convolutional neural network. A comparison experiment using AlexNet, VGGNet, and GoogLeNet was performed using the collected datasets, and a comparison experiment using a class number expansion and a fine-tuning technique for transfer learning were performed. As a result of our experiment, we achieve 82.63% top-1 accuracy and 96.84% top-5 accuracy on test set of our dataset.","container-title":"KIISE Transactions on Computing Practices","DOI":"10.5626/KTCP.2018.24.1.53","ISSN":"2383-6318","issue":"1","language":"kor","note":"publisher: Korean Institute of Information Scientists and Engineers","page":"53-57","source":"koreascience.kr","title":"Mushroom Image Recognition using Convolutional Neural Network and Transfer Learning","volume":"24","author":[{"family":"Kang","given":"Euncheol"},{"family":"Han","given":"Yeongtae"},{"family":"Oh","given":"Il-Seok"}],"issued":{"date-parts":[["2018"]]}}}],"schema":"https://github.com/citation-style-language/schema/raw/master/csl-citation.json"} </w:instrText>
      </w:r>
      <w:r w:rsidR="001E0E3C">
        <w:rPr>
          <w:rStyle w:val="normaltextrun"/>
          <w:b/>
          <w:bCs/>
          <w:color w:val="000000"/>
          <w:szCs w:val="20"/>
          <w:lang w:val="en-IE"/>
        </w:rPr>
        <w:fldChar w:fldCharType="separate"/>
      </w:r>
      <w:r w:rsidR="007C4F02" w:rsidRPr="007C4F02">
        <w:t>[7]</w:t>
      </w:r>
      <w:r w:rsidR="001E0E3C">
        <w:rPr>
          <w:rStyle w:val="normaltextrun"/>
          <w:b/>
          <w:bCs/>
          <w:color w:val="000000"/>
          <w:szCs w:val="20"/>
          <w:lang w:val="en-IE"/>
        </w:rPr>
        <w:fldChar w:fldCharType="end"/>
      </w:r>
      <w:r w:rsidRPr="00B6420A">
        <w:rPr>
          <w:rStyle w:val="eop"/>
          <w:color w:val="000000"/>
          <w:szCs w:val="20"/>
        </w:rPr>
        <w:t> </w:t>
      </w:r>
    </w:p>
    <w:p w14:paraId="6D863882" w14:textId="05100B52" w:rsidR="007147A1" w:rsidRDefault="00502E1B" w:rsidP="007147A1">
      <w:pPr>
        <w:pStyle w:val="IEEEParagraph"/>
      </w:pPr>
      <w:r>
        <w:t xml:space="preserve">This paper </w:t>
      </w:r>
      <w:r w:rsidR="009B3DA4">
        <w:t xml:space="preserve">also uses </w:t>
      </w:r>
      <w:r w:rsidR="00CF1C8D">
        <w:t xml:space="preserve">a CNN </w:t>
      </w:r>
      <w:r w:rsidR="00187E34">
        <w:t>to build a</w:t>
      </w:r>
      <w:r w:rsidR="00967884">
        <w:t>n automated mushroom image recognition</w:t>
      </w:r>
      <w:r w:rsidR="00D21F63">
        <w:t xml:space="preserve"> </w:t>
      </w:r>
      <w:r w:rsidR="00967884">
        <w:t>system</w:t>
      </w:r>
      <w:r w:rsidR="00750C09" w:rsidRPr="00081D79">
        <w:t>.</w:t>
      </w:r>
      <w:r w:rsidR="00967884">
        <w:t xml:space="preserve"> </w:t>
      </w:r>
      <w:r w:rsidR="00BD2146">
        <w:t xml:space="preserve">The authors </w:t>
      </w:r>
      <w:r w:rsidR="006D522A">
        <w:t>use a dataset of ~1500 images of 38 species of mushrooms</w:t>
      </w:r>
      <w:r w:rsidR="0044051C">
        <w:t>, collected using image crawling</w:t>
      </w:r>
      <w:r w:rsidR="005D595A">
        <w:t>.</w:t>
      </w:r>
      <w:r w:rsidR="00D136D3">
        <w:fldChar w:fldCharType="begin"/>
      </w:r>
      <w:r w:rsidR="007C4F02">
        <w:instrText xml:space="preserve"> ADDIN ZOTERO_ITEM CSL_CITATION {"citationID":"vo53TaqI","properties":{"formattedCitation":"[8]","plainCitation":"[8]","noteIndex":0},"citationItems":[{"id":222,"uris":["http://zotero.org/users/9358075/items/74FPHYHX"],"itemData":{"id":222,"type":"article-journal","abstract":"Images from the minute it was invented, has had an immense impact on the world we live in. The extracting the required images from the World Wide Web (WWW) is very difficult because web contains a huge number of images. To solve this problem we need a system that can retrieve the required images needed by the user. Image Crawler is a web based tool that collects and indexes group of web images available on the internet. This tool collects the keyword or phrase from the user to retrieve the images from the web. Then these collected keyword is applied to the different general search tools like Google, Yahoo, Bind etc,. The collected web page information is stored in the temporary file till 200KB file size from the server. Then this file content will be scanned and extract the image URL's and it is compared the URL which is present in the database to avoid the duplicate downloads. The extracted URL's images are downloaded and finally stores unique image and corresponding metadata like filename, url, size etc. in the database. In this paper we present the designing of an Image crawler tool. We build a search tool which is flexible, general-purpose image search framework and explore a directed result aggregating and removing of duplicates to achieve top results compared to other existing search tools. Finally this resulted images are used in the Content Based Image Retrieval (CBIR) system for extracting the relevant images need by the client using the content of the images rather than the text based information.","container-title":"IJRET","DOI":"10.15623/ijret.2013.0211006","journalAbbreviation":"IJRET","page":"33-37","source":"ResearchGate","title":"AN IMAGE CRAWLER FOR CONTENT BASED IMAGE RETRIEVAL SYSTEM","volume":"2","author":[{"family":"Shrinivasacharya","given":"Purohit"},{"family":"Sudhamani","given":"M"}],"issued":{"date-parts":[["2013",11,1]]}}}],"schema":"https://github.com/citation-style-language/schema/raw/master/csl-citation.json"} </w:instrText>
      </w:r>
      <w:r w:rsidR="00D136D3">
        <w:fldChar w:fldCharType="separate"/>
      </w:r>
      <w:r w:rsidR="007C4F02" w:rsidRPr="007C4F02">
        <w:t>[8]</w:t>
      </w:r>
      <w:r w:rsidR="00D136D3">
        <w:fldChar w:fldCharType="end"/>
      </w:r>
      <w:r w:rsidR="00750C09" w:rsidRPr="00081D79">
        <w:t> </w:t>
      </w:r>
      <w:r w:rsidR="0014056D">
        <w:t xml:space="preserve">The dataset size here and in other papers is significantly smaller than our potential data sources, </w:t>
      </w:r>
      <w:r w:rsidR="004971E4">
        <w:t xml:space="preserve">indicating </w:t>
      </w:r>
      <w:r w:rsidR="00C9728D">
        <w:t xml:space="preserve">we may need to trim ours down in </w:t>
      </w:r>
      <w:r w:rsidR="00A929BF">
        <w:t xml:space="preserve">some regard to </w:t>
      </w:r>
      <w:r w:rsidR="00E84390">
        <w:t>making</w:t>
      </w:r>
      <w:r w:rsidR="00A929BF">
        <w:t xml:space="preserve"> the computation times </w:t>
      </w:r>
      <w:r w:rsidR="007147A1">
        <w:t xml:space="preserve">more manageable. </w:t>
      </w:r>
    </w:p>
    <w:p w14:paraId="0F88A9AA" w14:textId="11ECC6A4" w:rsidR="007147A1" w:rsidRDefault="0002667F" w:rsidP="007147A1">
      <w:pPr>
        <w:pStyle w:val="IEEEParagraph"/>
      </w:pPr>
      <w:r>
        <w:t xml:space="preserve">This work carried out a comparison experiment using AlexNET, VGGNet, and GoogleNET and achieved </w:t>
      </w:r>
      <w:r w:rsidR="00B418A5">
        <w:t xml:space="preserve">82.63% top-1 accuracy and 96.84% top-5 accuracy. </w:t>
      </w:r>
    </w:p>
    <w:p w14:paraId="749CD07D" w14:textId="0985350B" w:rsidR="395A6426" w:rsidRDefault="395A6426" w:rsidP="395A6426">
      <w:pPr>
        <w:pStyle w:val="IEEEParagraph"/>
        <w:rPr>
          <w:b/>
        </w:rPr>
      </w:pPr>
    </w:p>
    <w:p w14:paraId="7BE64EA1" w14:textId="68F2B169" w:rsidR="7E7EFAAF" w:rsidRPr="00582FD3" w:rsidRDefault="7E7EFAAF" w:rsidP="54AB8FD5">
      <w:pPr>
        <w:pStyle w:val="IEEEHeading2"/>
        <w:spacing w:before="0" w:after="0" w:line="259" w:lineRule="auto"/>
        <w:jc w:val="both"/>
        <w:rPr>
          <w:rStyle w:val="normaltextrun"/>
          <w:b/>
          <w:color w:val="000000"/>
        </w:rPr>
      </w:pPr>
      <w:r w:rsidRPr="00582FD3">
        <w:rPr>
          <w:rStyle w:val="normaltextrun"/>
          <w:b/>
          <w:color w:val="000000"/>
        </w:rPr>
        <w:t>A Study on CNN Transfer Learning for Image Classification</w:t>
      </w:r>
      <w:r w:rsidR="00181714">
        <w:rPr>
          <w:rStyle w:val="normaltextrun"/>
          <w:b/>
          <w:color w:val="000000"/>
        </w:rPr>
        <w:fldChar w:fldCharType="begin"/>
      </w:r>
      <w:r w:rsidR="00181714">
        <w:rPr>
          <w:rStyle w:val="normaltextrun"/>
          <w:b/>
          <w:color w:val="000000"/>
        </w:rPr>
        <w:instrText xml:space="preserve"> ADDIN ZOTERO_ITEM CSL_CITATION {"citationID":"uiyelTv3","properties":{"formattedCitation":"[9]","plainCitation":"[9]","noteIndex":0},"citationItems":[{"id":233,"uris":["http://zotero.org/users/9358075/items/47G28FV2"],"itemData":{"id":233,"type":"article-journal","abstract":"Many image classification models have been introduced to help tackle the foremost issue of recognition accuracy. Image classification is one of the core problems in Computer Vision field with a large variety of practical applications. Examples include: object recognition for robotic manipulation, pedestrian or obstacle detection for autonomous vehicles, among others. A lot of attention has been associated with Machine Learning, specifically neural networks such as the Convolutional Neural Network (CNN) winning image classification competitions. This work proposes the study and investigation of such a CNN architecture model (i.e. Inception-v3) to establish whether it would work best in terms of accuracy and efficiency with new image datasets via Transfer Learning. The retrained model is evaluated, and the results are compared to some state-of-the-art approaches.","collection-title":"Advances in Computational Intelligence Systems","container-title":"UK Workshop on Computational Intelligence","DOI":"10.1007/978-3-319-97982-3_16","ISSN":"978-3-319-97981-6","note":"publisher-place: 840\npublisher: Springer","page":"191-202","source":"Aston Research Explorer","title":"A Study on CNN Transfer Learning for Image Classification: UKCI'18: 18th Annual UK Workshop on Computational Intelligence","title-short":"A Study on CNN Transfer Learning for Image Classification","author":[{"family":"Hussain","given":"Mahbub"},{"family":"Bird","given":"Jordan J."},{"family":"Faria","given":"Diego R."}],"issued":{"date-parts":[["2018",8,11]]}}}],"schema":"https://github.com/citation-style-language/schema/raw/master/csl-citation.json"} </w:instrText>
      </w:r>
      <w:r w:rsidR="00181714">
        <w:rPr>
          <w:rStyle w:val="normaltextrun"/>
          <w:b/>
          <w:color w:val="000000"/>
        </w:rPr>
        <w:fldChar w:fldCharType="separate"/>
      </w:r>
      <w:r w:rsidR="00181714" w:rsidRPr="00181714">
        <w:t>[9]</w:t>
      </w:r>
      <w:r w:rsidR="00181714">
        <w:rPr>
          <w:rStyle w:val="normaltextrun"/>
          <w:b/>
          <w:color w:val="000000"/>
        </w:rPr>
        <w:fldChar w:fldCharType="end"/>
      </w:r>
    </w:p>
    <w:p w14:paraId="6157B27D" w14:textId="282C5C86" w:rsidR="36ED249D" w:rsidRDefault="6E3ECEBB" w:rsidP="36ED249D">
      <w:pPr>
        <w:pStyle w:val="IEEEParagraph"/>
        <w:spacing w:line="259" w:lineRule="auto"/>
      </w:pPr>
      <w:r>
        <w:t xml:space="preserve">This investigation on Convolutional Neural </w:t>
      </w:r>
      <w:r w:rsidR="00FD6053">
        <w:t>Networks</w:t>
      </w:r>
      <w:r>
        <w:t xml:space="preserve"> (CNN) addressed several aspects of Machine Learning and determined the usability of this technique by conducting a series of tests to different datasets. The authors propose the use of TensorFlow to retrain a pre-trained Inception-v3 model to learning new features. It was established that Transfer Learning improves the accuracy of a CNN and that we can obtain a significantly better accuracy by increasing the number of epochs and quantity of images in a dataset. The results show that the higher quality and variety of images also </w:t>
      </w:r>
      <w:r w:rsidR="00E26BB9">
        <w:t>help</w:t>
      </w:r>
      <w:r>
        <w:t xml:space="preserve"> to achieve better results. The findings of this paper provide a solid basis to advance the use of Transfer Learning in deep neural networks. The CNN model</w:t>
      </w:r>
      <w:proofErr w:type="gramStart"/>
      <w:r>
        <w:t>, in particular, can</w:t>
      </w:r>
      <w:proofErr w:type="gramEnd"/>
      <w:r>
        <w:t xml:space="preserve"> be used and refined to achieve more complex models and accurate results.</w:t>
      </w:r>
    </w:p>
    <w:p w14:paraId="0F93D5C7" w14:textId="6B233FD3" w:rsidR="36ED249D" w:rsidRDefault="36ED249D" w:rsidP="36ED249D">
      <w:pPr>
        <w:pStyle w:val="IEEEParagraph"/>
        <w:spacing w:line="259" w:lineRule="auto"/>
      </w:pPr>
    </w:p>
    <w:p w14:paraId="3C4FBD03" w14:textId="128A8FAC" w:rsidR="36ED249D" w:rsidRDefault="65789EFF" w:rsidP="579DA230">
      <w:pPr>
        <w:pStyle w:val="IEEEHeading2"/>
        <w:spacing w:before="0" w:after="0" w:line="259" w:lineRule="auto"/>
        <w:jc w:val="both"/>
      </w:pPr>
      <w:r w:rsidRPr="00582FD3">
        <w:rPr>
          <w:rStyle w:val="normaltextrun"/>
          <w:b/>
          <w:color w:val="000000"/>
          <w:szCs w:val="20"/>
        </w:rPr>
        <w:t xml:space="preserve">A New Deep Learning Model for the Classification of Poisonous and Edible Mushrooms Based on Improved AlexNet Convolutional Neural Network </w:t>
      </w:r>
      <w:r w:rsidR="002E6092">
        <w:rPr>
          <w:rStyle w:val="normaltextrun"/>
          <w:b/>
          <w:color w:val="000000"/>
          <w:szCs w:val="20"/>
        </w:rPr>
        <w:fldChar w:fldCharType="begin"/>
      </w:r>
      <w:r w:rsidR="002E6092">
        <w:rPr>
          <w:rStyle w:val="normaltextrun"/>
          <w:b/>
          <w:color w:val="000000"/>
          <w:szCs w:val="20"/>
        </w:rPr>
        <w:instrText xml:space="preserve"> ADDIN ZOTERO_ITEM CSL_CITATION {"citationID":"kbNgmW37","properties":{"formattedCitation":"[10]","plainCitation":"[10]","noteIndex":0},"citationItems":[{"id":235,"uris":["http://zotero.org/users/9358075/items/IG72YJK5"],"itemData":{"id":235,"type":"article-journal","abstract":"The difficulty involved in distinguishing between edible and poisonous mushrooms stems from their similar appearances. In this study, we attempted to classify five common species of poisonous and edible mushrooms found in Thailand, Inocybe rimosa, Amanita phalloides, Amanita citrina, Russula delica, and Phaeogyroporus portentosus, using the convolutional neural network (CNN) and region convolutional neural network (R-CNN). This study was motivated by the yearly death toll from eating poisonous mushrooms in Thailand. In this research, a method for the classification of edible and poisonous mushrooms was proposed and the testing time and accuracy of three pretrained models, AlexNet, ResNet-50, and GoogLeNet, were compared. The proposed model was found to reduce the duration required for training and testing while retaining a high level of accuracy. In the mushroom classification experiments using CNN and R-CNN, the proposed model demonstrated accuracy levels of 98.50% and 95.50%, respectively.","container-title":"Applied Sciences","DOI":"10.3390/app12073409","ISSN":"2076-3417","issue":"7","language":"en","license":"http://creativecommons.org/licenses/by/3.0/","note":"number: 7\npublisher: Multidisciplinary Digital Publishing Institute","page":"3409","source":"www.mdpi.com","title":"A New Deep Learning Model for the Classification of Poisonous and Edible Mushrooms Based on Improved AlexNet Convolutional Neural Network","volume":"12","author":[{"family":"Ketwongsa","given":"Wacharaphol"},{"family":"Boonlue","given":"Sophon"},{"family":"Kokaew","given":"Urachart"}],"issued":{"date-parts":[["2022",1]]}}}],"schema":"https://github.com/citation-style-language/schema/raw/master/csl-citation.json"} </w:instrText>
      </w:r>
      <w:r w:rsidR="002E6092">
        <w:rPr>
          <w:rStyle w:val="normaltextrun"/>
          <w:b/>
          <w:color w:val="000000"/>
          <w:szCs w:val="20"/>
        </w:rPr>
        <w:fldChar w:fldCharType="separate"/>
      </w:r>
      <w:r w:rsidR="002E6092" w:rsidRPr="002E6092">
        <w:t>[10]</w:t>
      </w:r>
      <w:r w:rsidR="002E6092">
        <w:rPr>
          <w:rStyle w:val="normaltextrun"/>
          <w:b/>
          <w:color w:val="000000"/>
          <w:szCs w:val="20"/>
        </w:rPr>
        <w:fldChar w:fldCharType="end"/>
      </w:r>
      <w:r w:rsidR="36ED249D">
        <w:tab/>
      </w:r>
    </w:p>
    <w:p w14:paraId="67F81EF4" w14:textId="1F6E0EEC" w:rsidR="1FF270DF" w:rsidRDefault="5CAE825E" w:rsidP="36E79F8F">
      <w:pPr>
        <w:pStyle w:val="IEEEParagraph"/>
        <w:spacing w:line="259" w:lineRule="auto"/>
      </w:pPr>
      <w:r>
        <w:t>This research</w:t>
      </w:r>
      <w:r w:rsidR="36ED249D">
        <w:t xml:space="preserve"> </w:t>
      </w:r>
      <w:r w:rsidR="5A163836">
        <w:t>compared the</w:t>
      </w:r>
      <w:r w:rsidR="32DF172A">
        <w:t xml:space="preserve"> time </w:t>
      </w:r>
      <w:r w:rsidR="0F8D0123">
        <w:t>and</w:t>
      </w:r>
      <w:r w:rsidR="0F8D0123">
        <w:t xml:space="preserve"> </w:t>
      </w:r>
      <w:r w:rsidR="36ED249D">
        <w:t>accuracy of three pre-trained models</w:t>
      </w:r>
      <w:r w:rsidR="7C9509B5">
        <w:t>:</w:t>
      </w:r>
      <w:r w:rsidR="36ED249D">
        <w:t xml:space="preserve"> AlexNet, ResNet-50, and </w:t>
      </w:r>
      <w:proofErr w:type="spellStart"/>
      <w:r w:rsidR="36ED249D">
        <w:t>GoogLeNet</w:t>
      </w:r>
      <w:proofErr w:type="spellEnd"/>
      <w:r w:rsidR="572425DB">
        <w:t xml:space="preserve">. </w:t>
      </w:r>
      <w:r w:rsidR="57D15E48">
        <w:t xml:space="preserve">The authors suggest </w:t>
      </w:r>
      <w:r w:rsidR="45BD1CEC">
        <w:t>that a</w:t>
      </w:r>
      <w:r w:rsidR="46D8808C" w:rsidRPr="15F91B79">
        <w:t xml:space="preserve"> model can be trained using sample data, and its </w:t>
      </w:r>
      <w:r w:rsidR="2736F024">
        <w:t xml:space="preserve">accuracy </w:t>
      </w:r>
      <w:r w:rsidR="4A89062B">
        <w:t xml:space="preserve">is </w:t>
      </w:r>
      <w:r w:rsidR="03E4DA1D">
        <w:t>dependent</w:t>
      </w:r>
      <w:r w:rsidR="2736F024">
        <w:t xml:space="preserve"> on</w:t>
      </w:r>
      <w:r w:rsidR="46D8808C" w:rsidRPr="15F91B79">
        <w:t xml:space="preserve"> the </w:t>
      </w:r>
      <w:r w:rsidR="7C26DE82">
        <w:t xml:space="preserve">sample </w:t>
      </w:r>
      <w:r w:rsidR="2AE775C3">
        <w:t>size.</w:t>
      </w:r>
      <w:r w:rsidR="46D8808C" w:rsidRPr="15F91B79">
        <w:t xml:space="preserve"> </w:t>
      </w:r>
      <w:r w:rsidR="48556714">
        <w:t xml:space="preserve">Following this </w:t>
      </w:r>
      <w:r w:rsidR="53C3E84D">
        <w:t>rationale</w:t>
      </w:r>
      <w:r w:rsidR="48556714">
        <w:t>,</w:t>
      </w:r>
      <w:r w:rsidR="1C86E22F">
        <w:t xml:space="preserve"> </w:t>
      </w:r>
      <w:r w:rsidR="7715FE54">
        <w:t>data</w:t>
      </w:r>
      <w:r w:rsidR="07CE096A">
        <w:t xml:space="preserve"> augmentation was utilized</w:t>
      </w:r>
      <w:r w:rsidR="11BFA41B">
        <w:t xml:space="preserve"> </w:t>
      </w:r>
      <w:r w:rsidR="1D2E2554">
        <w:t>to</w:t>
      </w:r>
      <w:r w:rsidR="2C954B44">
        <w:t xml:space="preserve"> avoid overfitting and ensure the accuracy</w:t>
      </w:r>
      <w:r w:rsidR="1BB8F981">
        <w:t xml:space="preserve"> of the model</w:t>
      </w:r>
      <w:r w:rsidR="3C18FD2D">
        <w:t>.</w:t>
      </w:r>
      <w:r w:rsidR="2435685F">
        <w:t xml:space="preserve"> </w:t>
      </w:r>
      <w:r w:rsidR="36ED249D">
        <w:t xml:space="preserve">The proposed model </w:t>
      </w:r>
      <w:r w:rsidR="629965AA">
        <w:t xml:space="preserve">to mushroom </w:t>
      </w:r>
      <w:r w:rsidR="49E28C54">
        <w:t xml:space="preserve">classification </w:t>
      </w:r>
      <w:r w:rsidR="6A429000">
        <w:t xml:space="preserve">experiments using CNN </w:t>
      </w:r>
      <w:r w:rsidR="36ED249D">
        <w:t xml:space="preserve">was found to reduce the duration required for </w:t>
      </w:r>
      <w:r w:rsidR="1729505D">
        <w:t>training</w:t>
      </w:r>
      <w:r w:rsidR="36ED249D">
        <w:t xml:space="preserve"> and testing</w:t>
      </w:r>
      <w:r w:rsidR="3B1D4DAF">
        <w:t>,</w:t>
      </w:r>
      <w:r w:rsidR="36ED249D">
        <w:t xml:space="preserve"> </w:t>
      </w:r>
      <w:r w:rsidR="36ED249D">
        <w:t xml:space="preserve">while retaining </w:t>
      </w:r>
      <w:r w:rsidR="7DB403C2">
        <w:t>a</w:t>
      </w:r>
      <w:r w:rsidR="36ED249D">
        <w:t xml:space="preserve"> </w:t>
      </w:r>
      <w:r w:rsidR="36ED249D">
        <w:t xml:space="preserve">level of </w:t>
      </w:r>
      <w:r w:rsidR="2BCF1D4B">
        <w:t>accuracy</w:t>
      </w:r>
      <w:r w:rsidR="468BCEE8">
        <w:t xml:space="preserve"> of</w:t>
      </w:r>
      <w:r w:rsidR="36ED249D">
        <w:t xml:space="preserve"> </w:t>
      </w:r>
      <w:r w:rsidR="4E34F93E">
        <w:t>98</w:t>
      </w:r>
      <w:r w:rsidR="7CF5907E">
        <w:t>.5</w:t>
      </w:r>
      <w:r w:rsidR="46F079F9">
        <w:t>%.</w:t>
      </w:r>
    </w:p>
    <w:p w14:paraId="0A71A415" w14:textId="7FA69A69" w:rsidR="6BC923B3" w:rsidRDefault="6BC923B3" w:rsidP="6BC923B3">
      <w:pPr>
        <w:pStyle w:val="IEEEParagraph"/>
        <w:spacing w:line="259" w:lineRule="auto"/>
      </w:pPr>
    </w:p>
    <w:p w14:paraId="572FF4B5" w14:textId="72D8E63F" w:rsidR="6BC923B3" w:rsidRPr="00582FD3" w:rsidRDefault="1A79E0E3" w:rsidP="3DCBF6EA">
      <w:pPr>
        <w:pStyle w:val="IEEEHeading2"/>
        <w:spacing w:before="0" w:after="0" w:line="259" w:lineRule="auto"/>
        <w:jc w:val="both"/>
        <w:rPr>
          <w:rStyle w:val="normaltextrun"/>
          <w:b/>
          <w:color w:val="000000"/>
        </w:rPr>
      </w:pPr>
      <w:r w:rsidRPr="00582FD3">
        <w:rPr>
          <w:rStyle w:val="normaltextrun"/>
          <w:b/>
          <w:color w:val="000000"/>
        </w:rPr>
        <w:t>Mushroom Image Classification with CNNs: a Case-Study of Different Learning Strategies</w:t>
      </w:r>
      <w:r w:rsidR="002E6092">
        <w:rPr>
          <w:rStyle w:val="normaltextrun"/>
          <w:b/>
          <w:color w:val="000000"/>
        </w:rPr>
        <w:fldChar w:fldCharType="begin"/>
      </w:r>
      <w:r w:rsidR="002E6092">
        <w:rPr>
          <w:rStyle w:val="normaltextrun"/>
          <w:b/>
          <w:color w:val="000000"/>
        </w:rPr>
        <w:instrText xml:space="preserve"> ADDIN ZOTERO_ITEM CSL_CITATION {"citationID":"GoX2p5dm","properties":{"formattedCitation":"[11]","plainCitation":"[11]","noteIndex":0},"citationItems":[{"id":179,"uris":["http://zotero.org/users/9358075/items/5LCUUSNP"],"itemData":{"id":179,"type":"paper-conference","abstract":"Picking mushrooms is traditionally a popular hobby for many people, on the other hand, image based mushroom recognition is a great challenge for machine learning methods due to the large number of species, similarities in appearance, and wide spectrum of environmental effects during imaging. While deep learning convolutional neural networks (CNNs) became monarch in image based recognition, the large number of possible architectures, the alternatives of training, the setting-up of proper data-sets, the settings of hyperparameters are making headaches for the researchers and developers to find optimal solutions for classification problems. In our article we are to solve a mushroom classification task by systematically going through the above key questions. First, we introduce how we created and cleaned a proper data-set for training, then why we selected a specific neural network considering the constraints of limited hardware resources. We go through different alternatives for training such as transfer learning, gradual freezing, changing model size, incremental-size learning, and also applying task specific subnetworks. Performance evaluation is made on our data-set of 106 species, the best approach reaching 92.6% accuracy.","container-title":"2021 12th International Symposium on Image and Signal Processing and Analysis (ISPA)","DOI":"10.1109/ISPA52656.2021.9552053","event-title":"2021 12th International Symposium on Image and Signal Processing and Analysis (ISPA)","note":"ISSN: 1849-2266","page":"165-170","source":"IEEE Xplore","title":"Mushroom Image Classification with CNNs: A Case-Study of Different Learning Strategies","title-short":"Mushroom Image Classification with CNNs","author":[{"family":"Kiss","given":"Norbert"},{"family":"Czùni","given":"László"}],"issued":{"date-parts":[["2021",9]]}}}],"schema":"https://github.com/citation-style-language/schema/raw/master/csl-citation.json"} </w:instrText>
      </w:r>
      <w:r w:rsidR="002E6092">
        <w:rPr>
          <w:rStyle w:val="normaltextrun"/>
          <w:b/>
          <w:color w:val="000000"/>
        </w:rPr>
        <w:fldChar w:fldCharType="separate"/>
      </w:r>
      <w:r w:rsidR="002E6092" w:rsidRPr="002E6092">
        <w:t>[11]</w:t>
      </w:r>
      <w:r w:rsidR="002E6092">
        <w:rPr>
          <w:rStyle w:val="normaltextrun"/>
          <w:b/>
          <w:color w:val="000000"/>
        </w:rPr>
        <w:fldChar w:fldCharType="end"/>
      </w:r>
    </w:p>
    <w:p w14:paraId="62996DDB" w14:textId="707772CA" w:rsidR="6BC923B3" w:rsidRDefault="0F0B5FAA" w:rsidP="6BC923B3">
      <w:pPr>
        <w:pStyle w:val="IEEEParagraph"/>
        <w:spacing w:line="259" w:lineRule="auto"/>
      </w:pPr>
      <w:r>
        <w:t>This study</w:t>
      </w:r>
      <w:r w:rsidR="6BC923B3" w:rsidRPr="6BC923B3">
        <w:t xml:space="preserve"> </w:t>
      </w:r>
      <w:r w:rsidR="26EEF478">
        <w:t>investigates</w:t>
      </w:r>
      <w:r w:rsidR="6BC923B3" w:rsidRPr="6BC923B3">
        <w:t xml:space="preserve"> the performance of</w:t>
      </w:r>
      <w:r w:rsidR="6BC923B3" w:rsidRPr="6BC923B3">
        <w:t xml:space="preserve"> </w:t>
      </w:r>
      <w:proofErr w:type="spellStart"/>
      <w:r w:rsidR="6BC923B3" w:rsidRPr="6BC923B3">
        <w:t>EfficientNet</w:t>
      </w:r>
      <w:proofErr w:type="spellEnd"/>
      <w:r w:rsidR="0EB22DF4">
        <w:t>.</w:t>
      </w:r>
      <w:r w:rsidR="320443FB">
        <w:t xml:space="preserve"> </w:t>
      </w:r>
      <w:r w:rsidR="6E61D282">
        <w:t>A</w:t>
      </w:r>
      <w:r w:rsidR="509A18FE">
        <w:t xml:space="preserve"> </w:t>
      </w:r>
      <w:r w:rsidR="7F5AB03E">
        <w:t>filtering</w:t>
      </w:r>
      <w:r w:rsidR="35C471D5">
        <w:t xml:space="preserve"> tool </w:t>
      </w:r>
      <w:r w:rsidR="6B3F9A7C">
        <w:t>was</w:t>
      </w:r>
      <w:r w:rsidR="398CF0E1">
        <w:t xml:space="preserve"> </w:t>
      </w:r>
      <w:r w:rsidR="35C471D5">
        <w:t>implemented to differentiate full-shape mushroom images</w:t>
      </w:r>
      <w:r w:rsidR="6E1CDB93">
        <w:t xml:space="preserve"> from </w:t>
      </w:r>
      <w:r w:rsidR="116EF19B">
        <w:t xml:space="preserve">the </w:t>
      </w:r>
      <w:r w:rsidR="655B75C6">
        <w:t>initial dataset.</w:t>
      </w:r>
      <w:r w:rsidR="07C21B08">
        <w:t xml:space="preserve"> Using ImageNet</w:t>
      </w:r>
      <w:r w:rsidR="693BEE3F">
        <w:t>,</w:t>
      </w:r>
      <w:r w:rsidR="0C8E0447">
        <w:t xml:space="preserve"> the authors</w:t>
      </w:r>
      <w:r w:rsidR="07C21B08">
        <w:t xml:space="preserve"> </w:t>
      </w:r>
      <w:r w:rsidR="09F5BA1F">
        <w:t xml:space="preserve">built a custom </w:t>
      </w:r>
      <w:r w:rsidR="61194794">
        <w:t>classifier</w:t>
      </w:r>
      <w:r w:rsidR="7430F323">
        <w:t xml:space="preserve"> </w:t>
      </w:r>
      <w:r w:rsidR="6995B672">
        <w:t xml:space="preserve">by </w:t>
      </w:r>
      <w:r w:rsidR="4935B2C6">
        <w:t>modifying</w:t>
      </w:r>
      <w:r w:rsidR="3E40ADE2">
        <w:t xml:space="preserve"> the</w:t>
      </w:r>
      <w:r w:rsidR="07C21B08">
        <w:t xml:space="preserve"> default EfficientNet-B0 model</w:t>
      </w:r>
      <w:r w:rsidR="6C87C8CD">
        <w:t>.</w:t>
      </w:r>
      <w:r w:rsidR="179B0298">
        <w:t xml:space="preserve"> </w:t>
      </w:r>
      <w:r w:rsidR="3D20B7B6">
        <w:t>Several</w:t>
      </w:r>
      <w:r w:rsidR="532A75A0">
        <w:t xml:space="preserve"> modifications were investigated</w:t>
      </w:r>
      <w:r w:rsidR="34A448D8">
        <w:t xml:space="preserve">, </w:t>
      </w:r>
      <w:r w:rsidR="09A9087B">
        <w:t>including</w:t>
      </w:r>
      <w:r w:rsidR="532A75A0">
        <w:t xml:space="preserve"> </w:t>
      </w:r>
      <w:r w:rsidR="532A75A0">
        <w:t xml:space="preserve">different </w:t>
      </w:r>
      <w:proofErr w:type="spellStart"/>
      <w:r w:rsidR="532A75A0">
        <w:t>EfficientNet</w:t>
      </w:r>
      <w:proofErr w:type="spellEnd"/>
      <w:r w:rsidR="532A75A0">
        <w:t xml:space="preserve"> variants (B0 and B5), initial weights</w:t>
      </w:r>
      <w:r w:rsidR="72CC0608">
        <w:t xml:space="preserve"> </w:t>
      </w:r>
      <w:r w:rsidR="161E1C10">
        <w:t>and</w:t>
      </w:r>
      <w:r w:rsidR="532A75A0">
        <w:t xml:space="preserve"> methodologies</w:t>
      </w:r>
      <w:r w:rsidR="532A75A0">
        <w:t xml:space="preserve"> </w:t>
      </w:r>
      <w:r w:rsidR="3F5456CD">
        <w:t xml:space="preserve">of </w:t>
      </w:r>
      <w:r w:rsidR="532A75A0">
        <w:t>transfer learning</w:t>
      </w:r>
      <w:r w:rsidR="7BA23D19">
        <w:t>.</w:t>
      </w:r>
      <w:r w:rsidR="33E5D594">
        <w:t xml:space="preserve"> </w:t>
      </w:r>
      <w:r w:rsidR="72A49731">
        <w:t>Transfer</w:t>
      </w:r>
      <w:r w:rsidR="4E56D1AC">
        <w:t xml:space="preserve"> learning</w:t>
      </w:r>
      <w:r w:rsidR="5C411114">
        <w:t xml:space="preserve"> with</w:t>
      </w:r>
      <w:r w:rsidR="4E56D1AC">
        <w:t xml:space="preserve"> </w:t>
      </w:r>
      <w:r w:rsidR="4E56D1AC">
        <w:t>gradual problem size growths</w:t>
      </w:r>
      <w:r w:rsidR="2AE82FAC">
        <w:t>,</w:t>
      </w:r>
      <w:r w:rsidR="152368B1">
        <w:t xml:space="preserve"> </w:t>
      </w:r>
      <w:proofErr w:type="spellStart"/>
      <w:r w:rsidR="3A6BE195">
        <w:t>EfficientNet</w:t>
      </w:r>
      <w:proofErr w:type="spellEnd"/>
      <w:r w:rsidR="15B970FF">
        <w:t xml:space="preserve"> variant </w:t>
      </w:r>
      <w:r w:rsidR="66F8D9BE">
        <w:t>B5</w:t>
      </w:r>
      <w:r w:rsidR="2FD0A4E4">
        <w:t xml:space="preserve"> and </w:t>
      </w:r>
      <w:r w:rsidR="5E7C6AE0">
        <w:t xml:space="preserve">noisy </w:t>
      </w:r>
      <w:r w:rsidR="33812A83">
        <w:t>student initial</w:t>
      </w:r>
      <w:r w:rsidR="56D3408A">
        <w:t xml:space="preserve"> weights </w:t>
      </w:r>
      <w:r w:rsidR="4B568778">
        <w:t>obtained the</w:t>
      </w:r>
      <w:r w:rsidR="47B439B2">
        <w:t xml:space="preserve"> </w:t>
      </w:r>
      <w:r w:rsidR="2A464861">
        <w:t xml:space="preserve">highest accuracy </w:t>
      </w:r>
      <w:r w:rsidR="6289E0DB">
        <w:t>(</w:t>
      </w:r>
      <w:r w:rsidR="143C8A77">
        <w:t>92.</w:t>
      </w:r>
      <w:r w:rsidR="378EA07E">
        <w:t>6%).</w:t>
      </w:r>
    </w:p>
    <w:p w14:paraId="3970333C" w14:textId="334CCEEB" w:rsidR="004B77F0" w:rsidRDefault="63331DD3" w:rsidP="000A1CBA">
      <w:pPr>
        <w:pStyle w:val="IEEEHeading1"/>
      </w:pPr>
      <w:r>
        <w:t>Data</w:t>
      </w:r>
      <w:r w:rsidR="54D28A3F">
        <w:t xml:space="preserve"> Sources</w:t>
      </w:r>
    </w:p>
    <w:p w14:paraId="2D8CC769" w14:textId="5F81F68C" w:rsidR="002F72D0" w:rsidRDefault="00CF4BDD" w:rsidP="000A1CBA">
      <w:pPr>
        <w:pStyle w:val="IEEEParagraph"/>
        <w:numPr>
          <w:ilvl w:val="0"/>
          <w:numId w:val="7"/>
        </w:numPr>
      </w:pPr>
      <w:r w:rsidRPr="00CF4BDD">
        <w:t>2018 FGVCx Fungi Classification Challenge</w:t>
      </w:r>
      <w:r w:rsidR="00590803">
        <w:fldChar w:fldCharType="begin"/>
      </w:r>
      <w:r w:rsidR="002E6092">
        <w:instrText xml:space="preserve"> ADDIN ZOTERO_ITEM CSL_CITATION {"citationID":"aunnDvGe","properties":{"formattedCitation":"[12]","plainCitation":"[12]","noteIndex":0},"citationItems":[{"id":216,"uris":["http://zotero.org/users/9358075/items/Z9F5CLRJ"],"itemData":{"id":216,"type":"webpage","abstract":"FGVCx Fungi Classfiication competition details. Contribute to visipedia/fgvcx_fungi_comp development by creating an account on GitHub.","container-title":"GitHub","language":"en","title":"fgvcx_fungi_comp/data at master · visipedia/fgvcx_fungi_comp","URL":"https://github.com/visipedia/fgvcx_fungi_comp","accessed":{"date-parts":[["2022",10,14]]}}}],"schema":"https://github.com/citation-style-language/schema/raw/master/csl-citation.json"} </w:instrText>
      </w:r>
      <w:r w:rsidR="00590803">
        <w:fldChar w:fldCharType="separate"/>
      </w:r>
      <w:r w:rsidR="002E6092" w:rsidRPr="002E6092">
        <w:t>[12]</w:t>
      </w:r>
      <w:r w:rsidR="00590803">
        <w:fldChar w:fldCharType="end"/>
      </w:r>
    </w:p>
    <w:p w14:paraId="7257B00D" w14:textId="68AF9CED" w:rsidR="0069562A" w:rsidRDefault="005D0C37" w:rsidP="0069562A">
      <w:pPr>
        <w:pStyle w:val="IEEEParagraph"/>
        <w:numPr>
          <w:ilvl w:val="1"/>
          <w:numId w:val="7"/>
        </w:numPr>
      </w:pPr>
      <w:r>
        <w:t>This dataset contains over 100,000 fungi images</w:t>
      </w:r>
      <w:r w:rsidR="00204C16">
        <w:t>,</w:t>
      </w:r>
      <w:r w:rsidR="00FC5830">
        <w:t xml:space="preserve"> sponsored by the Svampe Atlas </w:t>
      </w:r>
      <w:r w:rsidR="00B464D9">
        <w:fldChar w:fldCharType="begin"/>
      </w:r>
      <w:r w:rsidR="002E6092">
        <w:instrText xml:space="preserve"> ADDIN ZOTERO_ITEM CSL_CITATION {"citationID":"fg1tFn26","properties":{"formattedCitation":"[13]","plainCitation":"[13]","noteIndex":0},"citationItems":[{"id":218,"uris":["http://zotero.org/users/9358075/items/4DPZGR5B"],"itemData":{"id":218,"type":"webpage","abstract":"Danmarks officielle database for svampefund. Du kan indlægge, søge og diskutere fund. Du kan også få eksperthjælp til bestemmelse af svampe.","container-title":"Danmarks svampeatlas","title":"Danmarks officielle database for svampefund","URL":"http://svampe.databasen.org","accessed":{"date-parts":[["2022",10,14]]}}}],"schema":"https://github.com/citation-style-language/schema/raw/master/csl-citation.json"} </w:instrText>
      </w:r>
      <w:r w:rsidR="00B464D9">
        <w:fldChar w:fldCharType="separate"/>
      </w:r>
      <w:r w:rsidR="002E6092" w:rsidRPr="002E6092">
        <w:t>[13]</w:t>
      </w:r>
      <w:r w:rsidR="00B464D9">
        <w:fldChar w:fldCharType="end"/>
      </w:r>
      <w:r w:rsidR="00B464D9">
        <w:t xml:space="preserve">, </w:t>
      </w:r>
      <w:r w:rsidR="00204C16">
        <w:t>containing a comprehensive representation of close to 1500 species of fungi</w:t>
      </w:r>
      <w:r w:rsidR="00C405AD">
        <w:t>, crowd-sourced from the Danish general public.</w:t>
      </w:r>
    </w:p>
    <w:p w14:paraId="7F4B4360" w14:textId="6105B03C" w:rsidR="00C405AD" w:rsidRDefault="00C405AD" w:rsidP="00C405AD">
      <w:pPr>
        <w:pStyle w:val="IEEEParagraph"/>
        <w:numPr>
          <w:ilvl w:val="0"/>
          <w:numId w:val="7"/>
        </w:numPr>
      </w:pPr>
      <w:r>
        <w:t>Mushroom Observer</w:t>
      </w:r>
      <w:r w:rsidR="00350065">
        <w:fldChar w:fldCharType="begin"/>
      </w:r>
      <w:r w:rsidR="002E6092">
        <w:instrText xml:space="preserve"> ADDIN ZOTERO_ITEM CSL_CITATION {"citationID":"EUiiLm0N","properties":{"formattedCitation":"[14]","plainCitation":"[14]","noteIndex":0},"citationItems":[{"id":220,"uris":["http://zotero.org/users/9358075/items/XQ7EC3SQ"],"itemData":{"id":220,"type":"webpage","abstract":"Mushroom Observer is a forum where amateur and professional mycologists can come together and celebrate their common passion for mushrooms by discussing and sharing photos of mushroom sightings from around the world.","title":"Mushroom Observer","URL":"https://mushroomobserver.org/","accessed":{"date-parts":[["2022",10,14]]}}}],"schema":"https://github.com/citation-style-language/schema/raw/master/csl-citation.json"} </w:instrText>
      </w:r>
      <w:r w:rsidR="00350065">
        <w:fldChar w:fldCharType="separate"/>
      </w:r>
      <w:r w:rsidR="002E6092" w:rsidRPr="002E6092">
        <w:t>[14]</w:t>
      </w:r>
      <w:r w:rsidR="00350065">
        <w:fldChar w:fldCharType="end"/>
      </w:r>
    </w:p>
    <w:p w14:paraId="6105944B" w14:textId="3429433E" w:rsidR="00350065" w:rsidRDefault="00975EEC" w:rsidP="00350065">
      <w:pPr>
        <w:pStyle w:val="IEEEParagraph"/>
        <w:numPr>
          <w:ilvl w:val="1"/>
          <w:numId w:val="7"/>
        </w:numPr>
      </w:pPr>
      <w:r>
        <w:t xml:space="preserve">This website </w:t>
      </w:r>
      <w:r w:rsidR="005D1B9C">
        <w:t xml:space="preserve">contains a large glossary of fungi information and images to help </w:t>
      </w:r>
      <w:r w:rsidR="00F93E35">
        <w:t>recognize</w:t>
      </w:r>
      <w:r w:rsidR="005D1B9C">
        <w:t xml:space="preserve"> the various species </w:t>
      </w:r>
      <w:r w:rsidR="00F93E35">
        <w:t>of mushrooms.</w:t>
      </w:r>
    </w:p>
    <w:p w14:paraId="327FB987" w14:textId="77777777" w:rsidR="001928FB" w:rsidRDefault="001928FB" w:rsidP="00F06A72">
      <w:pPr>
        <w:pStyle w:val="IEEEHeading1"/>
        <w:numPr>
          <w:ilvl w:val="0"/>
          <w:numId w:val="0"/>
        </w:numPr>
      </w:pPr>
      <w:r>
        <w:t>References</w:t>
      </w:r>
    </w:p>
    <w:p w14:paraId="400A5BEB" w14:textId="77777777" w:rsidR="00E820A3" w:rsidRPr="00E820A3" w:rsidRDefault="00E820A3" w:rsidP="00E820A3">
      <w:pPr>
        <w:pStyle w:val="IEEEParagraph"/>
      </w:pPr>
    </w:p>
    <w:p w14:paraId="18296982" w14:textId="77777777" w:rsidR="002E6092" w:rsidRPr="002E6092" w:rsidRDefault="00E0205C" w:rsidP="002E6092">
      <w:pPr>
        <w:pStyle w:val="Bibliography"/>
        <w:rPr>
          <w:sz w:val="16"/>
        </w:rPr>
      </w:pPr>
      <w:r>
        <w:fldChar w:fldCharType="begin"/>
      </w:r>
      <w:r>
        <w:instrText xml:space="preserve"> ADDIN ZOTERO_BIBL {"uncited":[],"omitted":[],"custom":[]} CSL_BIBLIOGRAPHY </w:instrText>
      </w:r>
      <w:r>
        <w:fldChar w:fldCharType="separate"/>
      </w:r>
      <w:r w:rsidR="002E6092" w:rsidRPr="002E6092">
        <w:rPr>
          <w:sz w:val="16"/>
        </w:rPr>
        <w:t>[1]</w:t>
      </w:r>
      <w:r w:rsidR="002E6092" w:rsidRPr="002E6092">
        <w:rPr>
          <w:sz w:val="16"/>
        </w:rPr>
        <w:tab/>
        <w:t xml:space="preserve">“Finding Food </w:t>
      </w:r>
      <w:proofErr w:type="gramStart"/>
      <w:r w:rsidR="002E6092" w:rsidRPr="002E6092">
        <w:rPr>
          <w:sz w:val="16"/>
        </w:rPr>
        <w:t>In</w:t>
      </w:r>
      <w:proofErr w:type="gramEnd"/>
      <w:r w:rsidR="002E6092" w:rsidRPr="002E6092">
        <w:rPr>
          <w:sz w:val="16"/>
        </w:rPr>
        <w:t xml:space="preserve"> the Forest: How a Pandemic Sparked New Interest In Mushrooms,” </w:t>
      </w:r>
      <w:r w:rsidR="002E6092" w:rsidRPr="002E6092">
        <w:rPr>
          <w:i/>
          <w:iCs/>
          <w:sz w:val="16"/>
        </w:rPr>
        <w:t>Wild Plants, Foraging, Food, Art and Culture</w:t>
      </w:r>
      <w:r w:rsidR="002E6092" w:rsidRPr="002E6092">
        <w:rPr>
          <w:sz w:val="16"/>
        </w:rPr>
        <w:t>. https://www.diegobonetto.com/blog/finding-food-in-the-forest-how-a-pandemic-sparked-new-interest-in-mushrooms (accessed Oct. 13, 2022).</w:t>
      </w:r>
    </w:p>
    <w:p w14:paraId="07C14ED6" w14:textId="77777777" w:rsidR="002E6092" w:rsidRPr="002E6092" w:rsidRDefault="002E6092" w:rsidP="002E6092">
      <w:pPr>
        <w:pStyle w:val="Bibliography"/>
        <w:rPr>
          <w:sz w:val="16"/>
        </w:rPr>
      </w:pPr>
      <w:r w:rsidRPr="002E6092">
        <w:rPr>
          <w:sz w:val="16"/>
        </w:rPr>
        <w:t>[2]</w:t>
      </w:r>
      <w:r w:rsidRPr="002E6092">
        <w:rPr>
          <w:sz w:val="16"/>
        </w:rPr>
        <w:tab/>
        <w:t xml:space="preserve">F. Sultana, A. Sufian, and P. Dutta, “Advancements in Image Classification using Convolutional Neural Network,” in </w:t>
      </w:r>
      <w:r w:rsidRPr="002E6092">
        <w:rPr>
          <w:i/>
          <w:iCs/>
          <w:sz w:val="16"/>
        </w:rPr>
        <w:t>2018 Fourth International Conference on Research in Computational Intelligence and Communication Networks (ICRCICN)</w:t>
      </w:r>
      <w:r w:rsidRPr="002E6092">
        <w:rPr>
          <w:sz w:val="16"/>
        </w:rPr>
        <w:t>, Nov. 2018, pp. 122–129. doi: 10.1109/ICRCICN.2018.8718718.</w:t>
      </w:r>
    </w:p>
    <w:p w14:paraId="1DFA1A79" w14:textId="77777777" w:rsidR="002E6092" w:rsidRPr="002E6092" w:rsidRDefault="002E6092" w:rsidP="002E6092">
      <w:pPr>
        <w:pStyle w:val="Bibliography"/>
        <w:rPr>
          <w:sz w:val="16"/>
        </w:rPr>
      </w:pPr>
      <w:r w:rsidRPr="002E6092">
        <w:rPr>
          <w:sz w:val="16"/>
        </w:rPr>
        <w:t>[3]</w:t>
      </w:r>
      <w:r w:rsidRPr="002E6092">
        <w:rPr>
          <w:sz w:val="16"/>
        </w:rPr>
        <w:tab/>
        <w:t xml:space="preserve">S. Bianco, R. </w:t>
      </w:r>
      <w:proofErr w:type="spellStart"/>
      <w:r w:rsidRPr="002E6092">
        <w:rPr>
          <w:sz w:val="16"/>
        </w:rPr>
        <w:t>Cadene</w:t>
      </w:r>
      <w:proofErr w:type="spellEnd"/>
      <w:r w:rsidRPr="002E6092">
        <w:rPr>
          <w:sz w:val="16"/>
        </w:rPr>
        <w:t xml:space="preserve">, L. Celona, and P. </w:t>
      </w:r>
      <w:proofErr w:type="spellStart"/>
      <w:r w:rsidRPr="002E6092">
        <w:rPr>
          <w:sz w:val="16"/>
        </w:rPr>
        <w:t>Napoletano</w:t>
      </w:r>
      <w:proofErr w:type="spellEnd"/>
      <w:r w:rsidRPr="002E6092">
        <w:rPr>
          <w:sz w:val="16"/>
        </w:rPr>
        <w:t xml:space="preserve">, “Benchmark Analysis of Representative Deep Neural Network Architectures,” </w:t>
      </w:r>
      <w:r w:rsidRPr="002E6092">
        <w:rPr>
          <w:i/>
          <w:iCs/>
          <w:sz w:val="16"/>
        </w:rPr>
        <w:t>IEEE Access</w:t>
      </w:r>
      <w:r w:rsidRPr="002E6092">
        <w:rPr>
          <w:sz w:val="16"/>
        </w:rPr>
        <w:t>, vol. 6, pp. 64270–64277, 2018, doi: 10.1109/ACCESS.2018.2877890.</w:t>
      </w:r>
    </w:p>
    <w:p w14:paraId="1ED64650" w14:textId="77777777" w:rsidR="002E6092" w:rsidRPr="002E6092" w:rsidRDefault="002E6092" w:rsidP="002E6092">
      <w:pPr>
        <w:pStyle w:val="Bibliography"/>
        <w:rPr>
          <w:sz w:val="16"/>
        </w:rPr>
      </w:pPr>
      <w:r w:rsidRPr="002E6092">
        <w:rPr>
          <w:sz w:val="16"/>
        </w:rPr>
        <w:t>[4]</w:t>
      </w:r>
      <w:r w:rsidRPr="002E6092">
        <w:rPr>
          <w:sz w:val="16"/>
        </w:rPr>
        <w:tab/>
        <w:t xml:space="preserve">M. Sulc, L. Picek, J. Matas, T. S. Jeppesen, and J. Heilmann-Clausen, “Fungi Recognition: A Practical Use Case,” in </w:t>
      </w:r>
      <w:r w:rsidRPr="002E6092">
        <w:rPr>
          <w:i/>
          <w:iCs/>
          <w:sz w:val="16"/>
        </w:rPr>
        <w:t>2020 IEEE Winter Conference on Applications of Computer Vision (WACV)</w:t>
      </w:r>
      <w:r w:rsidRPr="002E6092">
        <w:rPr>
          <w:sz w:val="16"/>
        </w:rPr>
        <w:t>, Mar. 2020, pp. 2305–2313. doi: 10.1109/WACV45572.2020.9093624.</w:t>
      </w:r>
    </w:p>
    <w:p w14:paraId="1D5420F0" w14:textId="77777777" w:rsidR="002E6092" w:rsidRPr="002E6092" w:rsidRDefault="002E6092" w:rsidP="002E6092">
      <w:pPr>
        <w:pStyle w:val="Bibliography"/>
        <w:rPr>
          <w:sz w:val="16"/>
        </w:rPr>
      </w:pPr>
      <w:r w:rsidRPr="002E6092">
        <w:rPr>
          <w:sz w:val="16"/>
        </w:rPr>
        <w:t>[5]</w:t>
      </w:r>
      <w:r w:rsidRPr="002E6092">
        <w:rPr>
          <w:sz w:val="16"/>
        </w:rPr>
        <w:tab/>
        <w:t>K. He, X. Zhang, S. Ren, and J. Sun, “Deep Residual Learning for Image Recognition.” arXiv, Dec. 10, 2015. doi: 10.48550/arXiv.1512.03385.</w:t>
      </w:r>
    </w:p>
    <w:p w14:paraId="3F8061AB" w14:textId="77777777" w:rsidR="002E6092" w:rsidRPr="002E6092" w:rsidRDefault="002E6092" w:rsidP="002E6092">
      <w:pPr>
        <w:pStyle w:val="Bibliography"/>
        <w:rPr>
          <w:sz w:val="16"/>
        </w:rPr>
      </w:pPr>
      <w:r w:rsidRPr="002E6092">
        <w:rPr>
          <w:sz w:val="16"/>
        </w:rPr>
        <w:t>[6]</w:t>
      </w:r>
      <w:r w:rsidRPr="002E6092">
        <w:rPr>
          <w:sz w:val="16"/>
        </w:rPr>
        <w:tab/>
        <w:t>G. Devika and A. G. Karegowda, “Identification of Edible and Non-Edible Mushroom Through Convolution Neural Network,” Sep. 2021, pp. 312–321. doi: 10.2991/ahis.k.210913.039.</w:t>
      </w:r>
    </w:p>
    <w:p w14:paraId="3B2FA5BA" w14:textId="77777777" w:rsidR="002E6092" w:rsidRPr="002E6092" w:rsidRDefault="002E6092" w:rsidP="002E6092">
      <w:pPr>
        <w:pStyle w:val="Bibliography"/>
        <w:rPr>
          <w:sz w:val="16"/>
        </w:rPr>
      </w:pPr>
      <w:r w:rsidRPr="002E6092">
        <w:rPr>
          <w:sz w:val="16"/>
        </w:rPr>
        <w:t>[7]</w:t>
      </w:r>
      <w:r w:rsidRPr="002E6092">
        <w:rPr>
          <w:sz w:val="16"/>
        </w:rPr>
        <w:tab/>
        <w:t xml:space="preserve">E. Kang, Y. Han, and I.-S. Oh, “Mushroom Image Recognition using Convolutional Neural Network and Transfer Learning,” </w:t>
      </w:r>
      <w:r w:rsidRPr="002E6092">
        <w:rPr>
          <w:i/>
          <w:iCs/>
          <w:sz w:val="16"/>
        </w:rPr>
        <w:t>KIISE Trans. Comput. Pract.</w:t>
      </w:r>
      <w:r w:rsidRPr="002E6092">
        <w:rPr>
          <w:sz w:val="16"/>
        </w:rPr>
        <w:t>, vol. 24, no. 1, pp. 53–57, 2018, doi: 10.5626/KTCP.2018.24.1.53.</w:t>
      </w:r>
    </w:p>
    <w:p w14:paraId="2DF5AAC9" w14:textId="77777777" w:rsidR="002E6092" w:rsidRPr="002E6092" w:rsidRDefault="002E6092" w:rsidP="002E6092">
      <w:pPr>
        <w:pStyle w:val="Bibliography"/>
        <w:rPr>
          <w:sz w:val="16"/>
        </w:rPr>
      </w:pPr>
      <w:r w:rsidRPr="002E6092">
        <w:rPr>
          <w:sz w:val="16"/>
        </w:rPr>
        <w:t>[8]</w:t>
      </w:r>
      <w:r w:rsidRPr="002E6092">
        <w:rPr>
          <w:sz w:val="16"/>
        </w:rPr>
        <w:tab/>
        <w:t xml:space="preserve">P. Shrinivasacharya and M. Sudhamani, “AN IMAGE CRAWLER FOR CONTENT BASED IMAGE RETRIEVAL SYSTEM,” </w:t>
      </w:r>
      <w:r w:rsidRPr="002E6092">
        <w:rPr>
          <w:i/>
          <w:iCs/>
          <w:sz w:val="16"/>
        </w:rPr>
        <w:t>IJRET</w:t>
      </w:r>
      <w:r w:rsidRPr="002E6092">
        <w:rPr>
          <w:sz w:val="16"/>
        </w:rPr>
        <w:t>, vol. 2, pp. 33–37, Nov. 2013, doi: 10.15623/ijret.2013.0211006.</w:t>
      </w:r>
    </w:p>
    <w:p w14:paraId="44A5AF2B" w14:textId="77777777" w:rsidR="002E6092" w:rsidRPr="002E6092" w:rsidRDefault="002E6092" w:rsidP="002E6092">
      <w:pPr>
        <w:pStyle w:val="Bibliography"/>
        <w:rPr>
          <w:sz w:val="16"/>
        </w:rPr>
      </w:pPr>
      <w:r w:rsidRPr="002E6092">
        <w:rPr>
          <w:sz w:val="16"/>
        </w:rPr>
        <w:t>[9]</w:t>
      </w:r>
      <w:r w:rsidRPr="002E6092">
        <w:rPr>
          <w:sz w:val="16"/>
        </w:rPr>
        <w:tab/>
        <w:t xml:space="preserve">M. Hussain, J. J. Bird, and D. R. </w:t>
      </w:r>
      <w:proofErr w:type="spellStart"/>
      <w:r w:rsidRPr="002E6092">
        <w:rPr>
          <w:sz w:val="16"/>
        </w:rPr>
        <w:t>Faria</w:t>
      </w:r>
      <w:proofErr w:type="spellEnd"/>
      <w:r w:rsidRPr="002E6092">
        <w:rPr>
          <w:sz w:val="16"/>
        </w:rPr>
        <w:t xml:space="preserve">, “A Study on CNN Transfer Learning for Image Classification: UKCI’18: 18th Annual UK Workshop on Computational Intelligence,” </w:t>
      </w:r>
      <w:r w:rsidRPr="002E6092">
        <w:rPr>
          <w:i/>
          <w:iCs/>
          <w:sz w:val="16"/>
        </w:rPr>
        <w:t xml:space="preserve">UK Workshop Comput. </w:t>
      </w:r>
      <w:proofErr w:type="spellStart"/>
      <w:r w:rsidRPr="002E6092">
        <w:rPr>
          <w:i/>
          <w:iCs/>
          <w:sz w:val="16"/>
        </w:rPr>
        <w:t>Intell</w:t>
      </w:r>
      <w:proofErr w:type="spellEnd"/>
      <w:r w:rsidRPr="002E6092">
        <w:rPr>
          <w:i/>
          <w:iCs/>
          <w:sz w:val="16"/>
        </w:rPr>
        <w:t>.</w:t>
      </w:r>
      <w:r w:rsidRPr="002E6092">
        <w:rPr>
          <w:sz w:val="16"/>
        </w:rPr>
        <w:t>, pp. 191–202, Aug. 2018, doi: 10.1007/978-3-319-97982-3_16.</w:t>
      </w:r>
    </w:p>
    <w:p w14:paraId="233DEFC5" w14:textId="77777777" w:rsidR="002E6092" w:rsidRPr="002E6092" w:rsidRDefault="002E6092" w:rsidP="002E6092">
      <w:pPr>
        <w:pStyle w:val="Bibliography"/>
        <w:rPr>
          <w:sz w:val="16"/>
        </w:rPr>
      </w:pPr>
      <w:r w:rsidRPr="002E6092">
        <w:rPr>
          <w:sz w:val="16"/>
        </w:rPr>
        <w:t>[10]</w:t>
      </w:r>
      <w:r w:rsidRPr="002E6092">
        <w:rPr>
          <w:sz w:val="16"/>
        </w:rPr>
        <w:tab/>
        <w:t xml:space="preserve">W. </w:t>
      </w:r>
      <w:proofErr w:type="spellStart"/>
      <w:r w:rsidRPr="002E6092">
        <w:rPr>
          <w:sz w:val="16"/>
        </w:rPr>
        <w:t>Ketwongsa</w:t>
      </w:r>
      <w:proofErr w:type="spellEnd"/>
      <w:r w:rsidRPr="002E6092">
        <w:rPr>
          <w:sz w:val="16"/>
        </w:rPr>
        <w:t xml:space="preserve">, S. </w:t>
      </w:r>
      <w:proofErr w:type="spellStart"/>
      <w:r w:rsidRPr="002E6092">
        <w:rPr>
          <w:sz w:val="16"/>
        </w:rPr>
        <w:t>Boonlue</w:t>
      </w:r>
      <w:proofErr w:type="spellEnd"/>
      <w:r w:rsidRPr="002E6092">
        <w:rPr>
          <w:sz w:val="16"/>
        </w:rPr>
        <w:t xml:space="preserve">, and U. </w:t>
      </w:r>
      <w:proofErr w:type="spellStart"/>
      <w:r w:rsidRPr="002E6092">
        <w:rPr>
          <w:sz w:val="16"/>
        </w:rPr>
        <w:t>Kokaew</w:t>
      </w:r>
      <w:proofErr w:type="spellEnd"/>
      <w:r w:rsidRPr="002E6092">
        <w:rPr>
          <w:sz w:val="16"/>
        </w:rPr>
        <w:t xml:space="preserve">, “A New Deep Learning Model for the Classification of Poisonous and Edible Mushrooms Based on Improved AlexNet Convolutional Neural Network,” </w:t>
      </w:r>
      <w:r w:rsidRPr="002E6092">
        <w:rPr>
          <w:i/>
          <w:iCs/>
          <w:sz w:val="16"/>
        </w:rPr>
        <w:t>Appl. Sci.</w:t>
      </w:r>
      <w:r w:rsidRPr="002E6092">
        <w:rPr>
          <w:sz w:val="16"/>
        </w:rPr>
        <w:t>, vol. 12, no. 7, Art. no. 7, Jan. 2022, doi: 10.3390/app12073409.</w:t>
      </w:r>
    </w:p>
    <w:p w14:paraId="1A2428AB" w14:textId="77777777" w:rsidR="002E6092" w:rsidRPr="002E6092" w:rsidRDefault="002E6092" w:rsidP="002E6092">
      <w:pPr>
        <w:pStyle w:val="Bibliography"/>
        <w:rPr>
          <w:sz w:val="16"/>
        </w:rPr>
      </w:pPr>
      <w:r w:rsidRPr="002E6092">
        <w:rPr>
          <w:sz w:val="16"/>
        </w:rPr>
        <w:t>[11]</w:t>
      </w:r>
      <w:r w:rsidRPr="002E6092">
        <w:rPr>
          <w:sz w:val="16"/>
        </w:rPr>
        <w:tab/>
        <w:t xml:space="preserve">N. Kiss and L. </w:t>
      </w:r>
      <w:proofErr w:type="spellStart"/>
      <w:r w:rsidRPr="002E6092">
        <w:rPr>
          <w:sz w:val="16"/>
        </w:rPr>
        <w:t>Czùni</w:t>
      </w:r>
      <w:proofErr w:type="spellEnd"/>
      <w:r w:rsidRPr="002E6092">
        <w:rPr>
          <w:sz w:val="16"/>
        </w:rPr>
        <w:t xml:space="preserve">, “Mushroom Image Classification with CNNs: A Case-Study of Different Learning Strategies,” in </w:t>
      </w:r>
      <w:r w:rsidRPr="002E6092">
        <w:rPr>
          <w:i/>
          <w:iCs/>
          <w:sz w:val="16"/>
        </w:rPr>
        <w:t>2021 12th International Symposium on Image and Signal Processing and Analysis (ISPA)</w:t>
      </w:r>
      <w:r w:rsidRPr="002E6092">
        <w:rPr>
          <w:sz w:val="16"/>
        </w:rPr>
        <w:t>, Sep. 2021, pp. 165–170. doi: 10.1109/ISPA52656.2021.9552053.</w:t>
      </w:r>
    </w:p>
    <w:p w14:paraId="7838E243" w14:textId="77777777" w:rsidR="002E6092" w:rsidRPr="002E6092" w:rsidRDefault="002E6092" w:rsidP="002E6092">
      <w:pPr>
        <w:pStyle w:val="Bibliography"/>
        <w:rPr>
          <w:sz w:val="16"/>
        </w:rPr>
      </w:pPr>
      <w:r w:rsidRPr="002E6092">
        <w:rPr>
          <w:sz w:val="16"/>
        </w:rPr>
        <w:t>[12]</w:t>
      </w:r>
      <w:r w:rsidRPr="002E6092">
        <w:rPr>
          <w:sz w:val="16"/>
        </w:rPr>
        <w:tab/>
        <w:t xml:space="preserve">“fgvcx_fungi_comp/data at master · visipedia/fgvcx_fungi_comp,” </w:t>
      </w:r>
      <w:r w:rsidRPr="002E6092">
        <w:rPr>
          <w:i/>
          <w:iCs/>
          <w:sz w:val="16"/>
        </w:rPr>
        <w:t>GitHub</w:t>
      </w:r>
      <w:r w:rsidRPr="002E6092">
        <w:rPr>
          <w:sz w:val="16"/>
        </w:rPr>
        <w:t>. https://github.com/visipedia/fgvcx_fungi_comp (accessed Oct. 14, 2022).</w:t>
      </w:r>
    </w:p>
    <w:p w14:paraId="394D22BF" w14:textId="77777777" w:rsidR="002E6092" w:rsidRPr="002E6092" w:rsidRDefault="002E6092" w:rsidP="002E6092">
      <w:pPr>
        <w:pStyle w:val="Bibliography"/>
        <w:rPr>
          <w:sz w:val="16"/>
        </w:rPr>
      </w:pPr>
      <w:r w:rsidRPr="002E6092">
        <w:rPr>
          <w:sz w:val="16"/>
        </w:rPr>
        <w:t>[13]</w:t>
      </w:r>
      <w:r w:rsidRPr="002E6092">
        <w:rPr>
          <w:sz w:val="16"/>
        </w:rPr>
        <w:tab/>
        <w:t xml:space="preserve">“Danmarks officielle database for svampefund,” </w:t>
      </w:r>
      <w:r w:rsidRPr="002E6092">
        <w:rPr>
          <w:i/>
          <w:iCs/>
          <w:sz w:val="16"/>
        </w:rPr>
        <w:t>Danmarks svampeatlas</w:t>
      </w:r>
      <w:r w:rsidRPr="002E6092">
        <w:rPr>
          <w:sz w:val="16"/>
        </w:rPr>
        <w:t>. http://svampe.databasen.org (accessed Oct. 14, 2022).</w:t>
      </w:r>
    </w:p>
    <w:p w14:paraId="5F3ABD58" w14:textId="77777777" w:rsidR="002E6092" w:rsidRPr="002E6092" w:rsidRDefault="002E6092" w:rsidP="002E6092">
      <w:pPr>
        <w:pStyle w:val="Bibliography"/>
        <w:rPr>
          <w:sz w:val="16"/>
        </w:rPr>
      </w:pPr>
      <w:r w:rsidRPr="002E6092">
        <w:rPr>
          <w:sz w:val="16"/>
        </w:rPr>
        <w:t>[14]</w:t>
      </w:r>
      <w:r w:rsidRPr="002E6092">
        <w:rPr>
          <w:sz w:val="16"/>
        </w:rPr>
        <w:tab/>
        <w:t>“Mushroom Observer.” https://mushroomobserver.org/ (accessed Oct. 14, 2022).</w:t>
      </w:r>
    </w:p>
    <w:p w14:paraId="425F7198" w14:textId="351B309A" w:rsidR="00877D4C" w:rsidRPr="0003296C" w:rsidRDefault="00E0205C" w:rsidP="009926BC">
      <w:pPr>
        <w:pStyle w:val="IEEEReferenceItem"/>
        <w:numPr>
          <w:ilvl w:val="0"/>
          <w:numId w:val="0"/>
        </w:numPr>
      </w:pPr>
      <w:r>
        <w:fldChar w:fldCharType="end"/>
      </w:r>
    </w:p>
    <w:sectPr w:rsidR="00877D4C" w:rsidRPr="0003296C" w:rsidSect="00E06664">
      <w:type w:val="continuous"/>
      <w:pgSz w:w="11906" w:h="16838"/>
      <w:pgMar w:top="1077" w:right="811" w:bottom="2438" w:left="811" w:header="709" w:footer="709" w:gutter="0"/>
      <w:cols w:num="2" w:space="23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roman"/>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ourier">
    <w:altName w:val="Courier New"/>
    <w:panose1 w:val="02070409020205020404"/>
    <w:charset w:val="00"/>
    <w:family w:val="modern"/>
    <w:pitch w:val="fixed"/>
    <w:sig w:usb0="00000003" w:usb1="00000000" w:usb2="00000000" w:usb3="00000000" w:csb0="00000001" w:csb1="00000000"/>
  </w:font>
  <w:font w:name="Batang">
    <w:altName w:val="바탕"/>
    <w:panose1 w:val="02030600000101010101"/>
    <w:charset w:val="81"/>
    <w:family w:val="roman"/>
    <w:pitch w:val="variable"/>
    <w:sig w:usb0="B00002AF" w:usb1="69D77CFB" w:usb2="00000030" w:usb3="00000000" w:csb0="000800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E2E4D"/>
    <w:multiLevelType w:val="multilevel"/>
    <w:tmpl w:val="129C5206"/>
    <w:lvl w:ilvl="0">
      <w:start w:val="1"/>
      <w:numFmt w:val="upperRoman"/>
      <w:pStyle w:val="IEEEHeading1"/>
      <w:lvlText w:val="%1."/>
      <w:lvlJc w:val="left"/>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2" w15:restartNumberingAfterBreak="0">
    <w:nsid w:val="3F3813A4"/>
    <w:multiLevelType w:val="hybridMultilevel"/>
    <w:tmpl w:val="402ADFA0"/>
    <w:lvl w:ilvl="0" w:tplc="E0A01814">
      <w:start w:val="1"/>
      <w:numFmt w:val="bullet"/>
      <w:lvlText w:val=""/>
      <w:lvlJc w:val="left"/>
      <w:pPr>
        <w:ind w:left="360" w:hanging="360"/>
      </w:pPr>
      <w:rPr>
        <w:rFonts w:ascii="Symbol" w:hAnsi="Symbol" w:hint="default"/>
      </w:rPr>
    </w:lvl>
    <w:lvl w:ilvl="1" w:tplc="3B3A7EC2">
      <w:start w:val="1"/>
      <w:numFmt w:val="bullet"/>
      <w:lvlText w:val="o"/>
      <w:lvlJc w:val="left"/>
      <w:pPr>
        <w:ind w:left="1080" w:hanging="360"/>
      </w:pPr>
      <w:rPr>
        <w:rFonts w:ascii="Courier New" w:hAnsi="Courier New" w:hint="default"/>
      </w:rPr>
    </w:lvl>
    <w:lvl w:ilvl="2" w:tplc="55F62174" w:tentative="1">
      <w:start w:val="1"/>
      <w:numFmt w:val="bullet"/>
      <w:lvlText w:val=""/>
      <w:lvlJc w:val="left"/>
      <w:pPr>
        <w:ind w:left="1800" w:hanging="360"/>
      </w:pPr>
      <w:rPr>
        <w:rFonts w:ascii="Wingdings" w:hAnsi="Wingdings" w:hint="default"/>
      </w:rPr>
    </w:lvl>
    <w:lvl w:ilvl="3" w:tplc="B65A40F4" w:tentative="1">
      <w:start w:val="1"/>
      <w:numFmt w:val="bullet"/>
      <w:lvlText w:val=""/>
      <w:lvlJc w:val="left"/>
      <w:pPr>
        <w:ind w:left="2520" w:hanging="360"/>
      </w:pPr>
      <w:rPr>
        <w:rFonts w:ascii="Symbol" w:hAnsi="Symbol" w:hint="default"/>
      </w:rPr>
    </w:lvl>
    <w:lvl w:ilvl="4" w:tplc="1F6CBEE0" w:tentative="1">
      <w:start w:val="1"/>
      <w:numFmt w:val="bullet"/>
      <w:lvlText w:val="o"/>
      <w:lvlJc w:val="left"/>
      <w:pPr>
        <w:ind w:left="3240" w:hanging="360"/>
      </w:pPr>
      <w:rPr>
        <w:rFonts w:ascii="Courier New" w:hAnsi="Courier New" w:hint="default"/>
      </w:rPr>
    </w:lvl>
    <w:lvl w:ilvl="5" w:tplc="3BAE05F8" w:tentative="1">
      <w:start w:val="1"/>
      <w:numFmt w:val="bullet"/>
      <w:lvlText w:val=""/>
      <w:lvlJc w:val="left"/>
      <w:pPr>
        <w:ind w:left="3960" w:hanging="360"/>
      </w:pPr>
      <w:rPr>
        <w:rFonts w:ascii="Wingdings" w:hAnsi="Wingdings" w:hint="default"/>
      </w:rPr>
    </w:lvl>
    <w:lvl w:ilvl="6" w:tplc="55B68556" w:tentative="1">
      <w:start w:val="1"/>
      <w:numFmt w:val="bullet"/>
      <w:lvlText w:val=""/>
      <w:lvlJc w:val="left"/>
      <w:pPr>
        <w:ind w:left="4680" w:hanging="360"/>
      </w:pPr>
      <w:rPr>
        <w:rFonts w:ascii="Symbol" w:hAnsi="Symbol" w:hint="default"/>
      </w:rPr>
    </w:lvl>
    <w:lvl w:ilvl="7" w:tplc="9CD66388" w:tentative="1">
      <w:start w:val="1"/>
      <w:numFmt w:val="bullet"/>
      <w:lvlText w:val="o"/>
      <w:lvlJc w:val="left"/>
      <w:pPr>
        <w:ind w:left="5400" w:hanging="360"/>
      </w:pPr>
      <w:rPr>
        <w:rFonts w:ascii="Courier New" w:hAnsi="Courier New" w:hint="default"/>
      </w:rPr>
    </w:lvl>
    <w:lvl w:ilvl="8" w:tplc="BDE22DD2" w:tentative="1">
      <w:start w:val="1"/>
      <w:numFmt w:val="bullet"/>
      <w:lvlText w:val=""/>
      <w:lvlJc w:val="left"/>
      <w:pPr>
        <w:ind w:left="6120" w:hanging="360"/>
      </w:pPr>
      <w:rPr>
        <w:rFonts w:ascii="Wingdings" w:hAnsi="Wingdings" w:hint="default"/>
      </w:rPr>
    </w:lvl>
  </w:abstractNum>
  <w:abstractNum w:abstractNumId="3"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4" w15:restartNumberingAfterBreak="0">
    <w:nsid w:val="50232215"/>
    <w:multiLevelType w:val="multilevel"/>
    <w:tmpl w:val="3D5EA5BC"/>
    <w:lvl w:ilvl="0">
      <w:start w:val="1"/>
      <w:numFmt w:val="upperLetter"/>
      <w:pStyle w:val="IEEEHeading2"/>
      <w:lvlText w:val="%1."/>
      <w:lvlJc w:val="left"/>
      <w:rPr>
        <w:b w:val="0"/>
        <w:bCs/>
        <w:i/>
        <w:iCs w:val="0"/>
        <w:caps/>
        <w:strike w:val="0"/>
        <w:dstrike w:val="0"/>
        <w:vanish w:val="0"/>
        <w:color w:val="000000"/>
        <w:spacing w:val="0"/>
        <w:kern w:val="0"/>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5" w15:restartNumberingAfterBreak="0">
    <w:nsid w:val="6A7F4B21"/>
    <w:multiLevelType w:val="multilevel"/>
    <w:tmpl w:val="9C62DC70"/>
    <w:lvl w:ilvl="0">
      <w:start w:val="1"/>
      <w:numFmt w:val="decimal"/>
      <w:pStyle w:val="IEEEHeading3"/>
      <w:suff w:val="nothing"/>
      <w:lvlText w:val="%1)  "/>
      <w:lvlJc w:val="left"/>
      <w:pPr>
        <w:ind w:left="0" w:firstLine="0"/>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num w:numId="1" w16cid:durableId="1308514541">
    <w:abstractNumId w:val="5"/>
  </w:num>
  <w:num w:numId="2" w16cid:durableId="1999527799">
    <w:abstractNumId w:val="4"/>
  </w:num>
  <w:num w:numId="3" w16cid:durableId="136540084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640266445">
    <w:abstractNumId w:val="3"/>
  </w:num>
  <w:num w:numId="5" w16cid:durableId="852258736">
    <w:abstractNumId w:val="0"/>
  </w:num>
  <w:num w:numId="6" w16cid:durableId="1889880378">
    <w:abstractNumId w:val="1"/>
  </w:num>
  <w:num w:numId="7" w16cid:durableId="444811533">
    <w:abstractNumId w:val="2"/>
  </w:num>
  <w:num w:numId="8" w16cid:durableId="94982550">
    <w:abstractNumId w:val="4"/>
  </w:num>
  <w:num w:numId="9" w16cid:durableId="1827209979">
    <w:abstractNumId w:val="4"/>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activeWritingStyle w:appName="MSWord" w:lang="en-AU" w:vendorID="64" w:dllVersion="6" w:nlCheck="1" w:checkStyle="1"/>
  <w:activeWritingStyle w:appName="MSWord" w:lang="en-GB" w:vendorID="64" w:dllVersion="6" w:nlCheck="1" w:checkStyle="1"/>
  <w:activeWritingStyle w:appName="MSWord" w:lang="en-US" w:vendorID="64" w:dllVersion="6" w:nlCheck="1" w:checkStyle="1"/>
  <w:activeWritingStyle w:appName="MSWord" w:lang="en-AU" w:vendorID="64" w:dllVersion="0" w:nlCheck="1" w:checkStyle="0"/>
  <w:activeWritingStyle w:appName="MSWord" w:lang="en-GB" w:vendorID="64" w:dllVersion="0" w:nlCheck="1" w:checkStyle="0"/>
  <w:activeWritingStyle w:appName="MSWord" w:lang="en-US" w:vendorID="64" w:dllVersion="0" w:nlCheck="1" w:checkStyle="0"/>
  <w:activeWritingStyle w:appName="MSWord" w:lang="en-CA" w:vendorID="64" w:dllVersion="0" w:nlCheck="1" w:checkStyle="0"/>
  <w:activeWritingStyle w:appName="MSWord" w:lang="en-IE"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6FBB"/>
    <w:rsid w:val="000002E1"/>
    <w:rsid w:val="00000717"/>
    <w:rsid w:val="0000419D"/>
    <w:rsid w:val="00017719"/>
    <w:rsid w:val="0002069A"/>
    <w:rsid w:val="0002667F"/>
    <w:rsid w:val="00027F1D"/>
    <w:rsid w:val="0003296C"/>
    <w:rsid w:val="00054421"/>
    <w:rsid w:val="00056843"/>
    <w:rsid w:val="00062E46"/>
    <w:rsid w:val="00074AC8"/>
    <w:rsid w:val="000765E2"/>
    <w:rsid w:val="00080F65"/>
    <w:rsid w:val="00081408"/>
    <w:rsid w:val="00081D79"/>
    <w:rsid w:val="00081EBE"/>
    <w:rsid w:val="00086EDC"/>
    <w:rsid w:val="00087C92"/>
    <w:rsid w:val="00096F97"/>
    <w:rsid w:val="00097BB4"/>
    <w:rsid w:val="000A1CBA"/>
    <w:rsid w:val="000B36A3"/>
    <w:rsid w:val="000C013C"/>
    <w:rsid w:val="000C0A47"/>
    <w:rsid w:val="000E3F84"/>
    <w:rsid w:val="000F7765"/>
    <w:rsid w:val="0010522D"/>
    <w:rsid w:val="001056DF"/>
    <w:rsid w:val="00111B70"/>
    <w:rsid w:val="00114025"/>
    <w:rsid w:val="001160D2"/>
    <w:rsid w:val="00126573"/>
    <w:rsid w:val="00133FC3"/>
    <w:rsid w:val="001348A5"/>
    <w:rsid w:val="0014056D"/>
    <w:rsid w:val="00147E3C"/>
    <w:rsid w:val="00151B8E"/>
    <w:rsid w:val="00151E2F"/>
    <w:rsid w:val="00155605"/>
    <w:rsid w:val="00181714"/>
    <w:rsid w:val="00182170"/>
    <w:rsid w:val="00187E34"/>
    <w:rsid w:val="00190C46"/>
    <w:rsid w:val="001928FB"/>
    <w:rsid w:val="00192BC7"/>
    <w:rsid w:val="00192C7B"/>
    <w:rsid w:val="001A0158"/>
    <w:rsid w:val="001A084D"/>
    <w:rsid w:val="001A50EA"/>
    <w:rsid w:val="001B1BD1"/>
    <w:rsid w:val="001C03F6"/>
    <w:rsid w:val="001C07CE"/>
    <w:rsid w:val="001C146A"/>
    <w:rsid w:val="001C68FC"/>
    <w:rsid w:val="001D223A"/>
    <w:rsid w:val="001D254A"/>
    <w:rsid w:val="001D3D60"/>
    <w:rsid w:val="001E0E3C"/>
    <w:rsid w:val="001E520E"/>
    <w:rsid w:val="001F16CD"/>
    <w:rsid w:val="001F47D2"/>
    <w:rsid w:val="00204C16"/>
    <w:rsid w:val="00211E71"/>
    <w:rsid w:val="00214BDB"/>
    <w:rsid w:val="00216AAC"/>
    <w:rsid w:val="0022285A"/>
    <w:rsid w:val="00224C61"/>
    <w:rsid w:val="00227B33"/>
    <w:rsid w:val="00234570"/>
    <w:rsid w:val="002403A1"/>
    <w:rsid w:val="00244909"/>
    <w:rsid w:val="002453B4"/>
    <w:rsid w:val="00245AF9"/>
    <w:rsid w:val="00263CAF"/>
    <w:rsid w:val="00266E2F"/>
    <w:rsid w:val="00270385"/>
    <w:rsid w:val="0027227B"/>
    <w:rsid w:val="0027327B"/>
    <w:rsid w:val="00273AC7"/>
    <w:rsid w:val="00273D2C"/>
    <w:rsid w:val="002818AF"/>
    <w:rsid w:val="002831FD"/>
    <w:rsid w:val="00285E01"/>
    <w:rsid w:val="00285ECD"/>
    <w:rsid w:val="00290E1B"/>
    <w:rsid w:val="00291B17"/>
    <w:rsid w:val="002A000D"/>
    <w:rsid w:val="002A2011"/>
    <w:rsid w:val="002A2E7D"/>
    <w:rsid w:val="002A64E3"/>
    <w:rsid w:val="002A6742"/>
    <w:rsid w:val="002B202F"/>
    <w:rsid w:val="002C1A7F"/>
    <w:rsid w:val="002C4239"/>
    <w:rsid w:val="002C559D"/>
    <w:rsid w:val="002D2D42"/>
    <w:rsid w:val="002D3B2B"/>
    <w:rsid w:val="002E6092"/>
    <w:rsid w:val="002E7F44"/>
    <w:rsid w:val="002F72D0"/>
    <w:rsid w:val="003003AB"/>
    <w:rsid w:val="003074DB"/>
    <w:rsid w:val="00311C49"/>
    <w:rsid w:val="0032119E"/>
    <w:rsid w:val="00321304"/>
    <w:rsid w:val="00330AE9"/>
    <w:rsid w:val="00331F84"/>
    <w:rsid w:val="00337D94"/>
    <w:rsid w:val="003414F1"/>
    <w:rsid w:val="00341B58"/>
    <w:rsid w:val="00343AD6"/>
    <w:rsid w:val="00345B3B"/>
    <w:rsid w:val="00350065"/>
    <w:rsid w:val="003620E3"/>
    <w:rsid w:val="00362596"/>
    <w:rsid w:val="003734E6"/>
    <w:rsid w:val="00380838"/>
    <w:rsid w:val="0038227A"/>
    <w:rsid w:val="003950A4"/>
    <w:rsid w:val="003968D6"/>
    <w:rsid w:val="003A2004"/>
    <w:rsid w:val="003A6EBF"/>
    <w:rsid w:val="003A70EC"/>
    <w:rsid w:val="003B4E14"/>
    <w:rsid w:val="003B5223"/>
    <w:rsid w:val="003B5CF3"/>
    <w:rsid w:val="003D34B5"/>
    <w:rsid w:val="003D7A40"/>
    <w:rsid w:val="003E0835"/>
    <w:rsid w:val="003E3577"/>
    <w:rsid w:val="003F26C4"/>
    <w:rsid w:val="003F3A61"/>
    <w:rsid w:val="00405B88"/>
    <w:rsid w:val="00405FB1"/>
    <w:rsid w:val="00406319"/>
    <w:rsid w:val="004068F6"/>
    <w:rsid w:val="00407C6A"/>
    <w:rsid w:val="004100AC"/>
    <w:rsid w:val="00410A5D"/>
    <w:rsid w:val="00414909"/>
    <w:rsid w:val="00425A6A"/>
    <w:rsid w:val="00426FBB"/>
    <w:rsid w:val="00432961"/>
    <w:rsid w:val="0044051C"/>
    <w:rsid w:val="004473F3"/>
    <w:rsid w:val="00452F37"/>
    <w:rsid w:val="004617A6"/>
    <w:rsid w:val="0046710A"/>
    <w:rsid w:val="00471B27"/>
    <w:rsid w:val="0047429A"/>
    <w:rsid w:val="00476C05"/>
    <w:rsid w:val="0048374C"/>
    <w:rsid w:val="0048405B"/>
    <w:rsid w:val="0048771D"/>
    <w:rsid w:val="004971E4"/>
    <w:rsid w:val="004A3240"/>
    <w:rsid w:val="004A6605"/>
    <w:rsid w:val="004B77F0"/>
    <w:rsid w:val="004C3BD2"/>
    <w:rsid w:val="004C45FA"/>
    <w:rsid w:val="004C55FE"/>
    <w:rsid w:val="004D7C41"/>
    <w:rsid w:val="004E1191"/>
    <w:rsid w:val="004E1BD8"/>
    <w:rsid w:val="004E452A"/>
    <w:rsid w:val="004E4B8F"/>
    <w:rsid w:val="004E6939"/>
    <w:rsid w:val="004E6E82"/>
    <w:rsid w:val="004E78E3"/>
    <w:rsid w:val="004F63D3"/>
    <w:rsid w:val="004F675E"/>
    <w:rsid w:val="005004BF"/>
    <w:rsid w:val="0050258B"/>
    <w:rsid w:val="00502E1B"/>
    <w:rsid w:val="00502E89"/>
    <w:rsid w:val="0050711B"/>
    <w:rsid w:val="00510E95"/>
    <w:rsid w:val="005131AD"/>
    <w:rsid w:val="00513FD9"/>
    <w:rsid w:val="00516606"/>
    <w:rsid w:val="005208CB"/>
    <w:rsid w:val="00520CFD"/>
    <w:rsid w:val="00521983"/>
    <w:rsid w:val="00524717"/>
    <w:rsid w:val="00525DCB"/>
    <w:rsid w:val="00527D56"/>
    <w:rsid w:val="0053221F"/>
    <w:rsid w:val="0053606E"/>
    <w:rsid w:val="00536F78"/>
    <w:rsid w:val="00536FAE"/>
    <w:rsid w:val="00542AA9"/>
    <w:rsid w:val="00542C85"/>
    <w:rsid w:val="0055336D"/>
    <w:rsid w:val="00553510"/>
    <w:rsid w:val="00554186"/>
    <w:rsid w:val="00567930"/>
    <w:rsid w:val="00572616"/>
    <w:rsid w:val="00582FD3"/>
    <w:rsid w:val="00584F50"/>
    <w:rsid w:val="00585769"/>
    <w:rsid w:val="0058645D"/>
    <w:rsid w:val="00590803"/>
    <w:rsid w:val="00591130"/>
    <w:rsid w:val="00597EBA"/>
    <w:rsid w:val="005A3F28"/>
    <w:rsid w:val="005A40BE"/>
    <w:rsid w:val="005A44B1"/>
    <w:rsid w:val="005A4B2B"/>
    <w:rsid w:val="005A4FC5"/>
    <w:rsid w:val="005A5DEC"/>
    <w:rsid w:val="005A7205"/>
    <w:rsid w:val="005B13E2"/>
    <w:rsid w:val="005B47D7"/>
    <w:rsid w:val="005B7F2A"/>
    <w:rsid w:val="005C0717"/>
    <w:rsid w:val="005C5526"/>
    <w:rsid w:val="005C62C6"/>
    <w:rsid w:val="005C6796"/>
    <w:rsid w:val="005C70C8"/>
    <w:rsid w:val="005D0C37"/>
    <w:rsid w:val="005D1B9C"/>
    <w:rsid w:val="005D595A"/>
    <w:rsid w:val="005D7B9E"/>
    <w:rsid w:val="005E2064"/>
    <w:rsid w:val="005F0834"/>
    <w:rsid w:val="005F6DC3"/>
    <w:rsid w:val="00600D20"/>
    <w:rsid w:val="00601A8E"/>
    <w:rsid w:val="0062033E"/>
    <w:rsid w:val="00624482"/>
    <w:rsid w:val="00625398"/>
    <w:rsid w:val="00635275"/>
    <w:rsid w:val="0064799C"/>
    <w:rsid w:val="00647E2B"/>
    <w:rsid w:val="00654156"/>
    <w:rsid w:val="00665F40"/>
    <w:rsid w:val="0066745D"/>
    <w:rsid w:val="006703B7"/>
    <w:rsid w:val="0067502F"/>
    <w:rsid w:val="00686152"/>
    <w:rsid w:val="00693CB6"/>
    <w:rsid w:val="0069562A"/>
    <w:rsid w:val="00695D2B"/>
    <w:rsid w:val="006971F2"/>
    <w:rsid w:val="006A2CE5"/>
    <w:rsid w:val="006A54F7"/>
    <w:rsid w:val="006B3C22"/>
    <w:rsid w:val="006B47CA"/>
    <w:rsid w:val="006B6487"/>
    <w:rsid w:val="006C3553"/>
    <w:rsid w:val="006C7AAA"/>
    <w:rsid w:val="006D1C2A"/>
    <w:rsid w:val="006D264F"/>
    <w:rsid w:val="006D392B"/>
    <w:rsid w:val="006D522A"/>
    <w:rsid w:val="006D5753"/>
    <w:rsid w:val="006E2A8D"/>
    <w:rsid w:val="006E7574"/>
    <w:rsid w:val="006F1849"/>
    <w:rsid w:val="006F2D08"/>
    <w:rsid w:val="00701431"/>
    <w:rsid w:val="00703430"/>
    <w:rsid w:val="00704B84"/>
    <w:rsid w:val="007069BE"/>
    <w:rsid w:val="007119CA"/>
    <w:rsid w:val="007147A1"/>
    <w:rsid w:val="007161D2"/>
    <w:rsid w:val="00723E95"/>
    <w:rsid w:val="007249F8"/>
    <w:rsid w:val="00742588"/>
    <w:rsid w:val="00745C86"/>
    <w:rsid w:val="00750C09"/>
    <w:rsid w:val="0075378F"/>
    <w:rsid w:val="00764603"/>
    <w:rsid w:val="0076604D"/>
    <w:rsid w:val="00770168"/>
    <w:rsid w:val="00775E44"/>
    <w:rsid w:val="007815A3"/>
    <w:rsid w:val="007853EC"/>
    <w:rsid w:val="00786785"/>
    <w:rsid w:val="007868FB"/>
    <w:rsid w:val="00790909"/>
    <w:rsid w:val="00792AD3"/>
    <w:rsid w:val="007B5852"/>
    <w:rsid w:val="007B5A07"/>
    <w:rsid w:val="007B5FE2"/>
    <w:rsid w:val="007C0E9E"/>
    <w:rsid w:val="007C4F02"/>
    <w:rsid w:val="007D1EEF"/>
    <w:rsid w:val="007D3E71"/>
    <w:rsid w:val="007D461B"/>
    <w:rsid w:val="007D5921"/>
    <w:rsid w:val="007D61AB"/>
    <w:rsid w:val="007E5298"/>
    <w:rsid w:val="007E5D6A"/>
    <w:rsid w:val="007E645D"/>
    <w:rsid w:val="007F75CA"/>
    <w:rsid w:val="00802008"/>
    <w:rsid w:val="00803E1F"/>
    <w:rsid w:val="008043BD"/>
    <w:rsid w:val="00810050"/>
    <w:rsid w:val="00811FF6"/>
    <w:rsid w:val="00821E08"/>
    <w:rsid w:val="00824C7E"/>
    <w:rsid w:val="008322A9"/>
    <w:rsid w:val="00832330"/>
    <w:rsid w:val="00834EFD"/>
    <w:rsid w:val="0084055E"/>
    <w:rsid w:val="00844B24"/>
    <w:rsid w:val="0084515F"/>
    <w:rsid w:val="0085092D"/>
    <w:rsid w:val="00863937"/>
    <w:rsid w:val="008708C3"/>
    <w:rsid w:val="00871357"/>
    <w:rsid w:val="00875772"/>
    <w:rsid w:val="00877D4C"/>
    <w:rsid w:val="00883903"/>
    <w:rsid w:val="00887007"/>
    <w:rsid w:val="0088763A"/>
    <w:rsid w:val="008941AE"/>
    <w:rsid w:val="0089763B"/>
    <w:rsid w:val="0089781F"/>
    <w:rsid w:val="008A2F12"/>
    <w:rsid w:val="008A66D1"/>
    <w:rsid w:val="008B090F"/>
    <w:rsid w:val="008B6392"/>
    <w:rsid w:val="008B6AE3"/>
    <w:rsid w:val="008C264B"/>
    <w:rsid w:val="008D1045"/>
    <w:rsid w:val="008E0929"/>
    <w:rsid w:val="008E0AF1"/>
    <w:rsid w:val="008E5996"/>
    <w:rsid w:val="008F660B"/>
    <w:rsid w:val="00901AE1"/>
    <w:rsid w:val="009065C6"/>
    <w:rsid w:val="0090664B"/>
    <w:rsid w:val="00917799"/>
    <w:rsid w:val="009205B4"/>
    <w:rsid w:val="0092310D"/>
    <w:rsid w:val="00924293"/>
    <w:rsid w:val="009278CD"/>
    <w:rsid w:val="009305CC"/>
    <w:rsid w:val="00942A12"/>
    <w:rsid w:val="00942FB0"/>
    <w:rsid w:val="00945261"/>
    <w:rsid w:val="009533B3"/>
    <w:rsid w:val="00955B59"/>
    <w:rsid w:val="0096117F"/>
    <w:rsid w:val="00967884"/>
    <w:rsid w:val="00970EB6"/>
    <w:rsid w:val="00975ECD"/>
    <w:rsid w:val="00975EEC"/>
    <w:rsid w:val="00976DB5"/>
    <w:rsid w:val="00986A28"/>
    <w:rsid w:val="00992262"/>
    <w:rsid w:val="009925AA"/>
    <w:rsid w:val="009926BC"/>
    <w:rsid w:val="00997C6F"/>
    <w:rsid w:val="009A4319"/>
    <w:rsid w:val="009A6C3F"/>
    <w:rsid w:val="009B37E3"/>
    <w:rsid w:val="009B3DA4"/>
    <w:rsid w:val="009B73F2"/>
    <w:rsid w:val="009C12BD"/>
    <w:rsid w:val="009C19CE"/>
    <w:rsid w:val="009C1F1C"/>
    <w:rsid w:val="009C50FE"/>
    <w:rsid w:val="009C5654"/>
    <w:rsid w:val="009D385F"/>
    <w:rsid w:val="009D69D7"/>
    <w:rsid w:val="009E3B61"/>
    <w:rsid w:val="009F3DCF"/>
    <w:rsid w:val="00A03E75"/>
    <w:rsid w:val="00A05D79"/>
    <w:rsid w:val="00A137E6"/>
    <w:rsid w:val="00A13F71"/>
    <w:rsid w:val="00A21A7B"/>
    <w:rsid w:val="00A32BFA"/>
    <w:rsid w:val="00A36001"/>
    <w:rsid w:val="00A36C7A"/>
    <w:rsid w:val="00A42519"/>
    <w:rsid w:val="00A445F0"/>
    <w:rsid w:val="00A45FCE"/>
    <w:rsid w:val="00A65AEB"/>
    <w:rsid w:val="00A75671"/>
    <w:rsid w:val="00A773CC"/>
    <w:rsid w:val="00A929BF"/>
    <w:rsid w:val="00A9318B"/>
    <w:rsid w:val="00A94AC1"/>
    <w:rsid w:val="00A961C4"/>
    <w:rsid w:val="00AB0816"/>
    <w:rsid w:val="00AB0E07"/>
    <w:rsid w:val="00AB18B7"/>
    <w:rsid w:val="00AB2B87"/>
    <w:rsid w:val="00AC029C"/>
    <w:rsid w:val="00AD264D"/>
    <w:rsid w:val="00AD335D"/>
    <w:rsid w:val="00AD5E13"/>
    <w:rsid w:val="00AD6068"/>
    <w:rsid w:val="00AD6070"/>
    <w:rsid w:val="00AD6406"/>
    <w:rsid w:val="00AE0EF0"/>
    <w:rsid w:val="00AE1C27"/>
    <w:rsid w:val="00AE3DFF"/>
    <w:rsid w:val="00AE5417"/>
    <w:rsid w:val="00AE6C4F"/>
    <w:rsid w:val="00AF792B"/>
    <w:rsid w:val="00B005E2"/>
    <w:rsid w:val="00B019B8"/>
    <w:rsid w:val="00B13D60"/>
    <w:rsid w:val="00B21599"/>
    <w:rsid w:val="00B26315"/>
    <w:rsid w:val="00B33D2F"/>
    <w:rsid w:val="00B35595"/>
    <w:rsid w:val="00B418A5"/>
    <w:rsid w:val="00B464D9"/>
    <w:rsid w:val="00B47082"/>
    <w:rsid w:val="00B529FA"/>
    <w:rsid w:val="00B55D5E"/>
    <w:rsid w:val="00B6420A"/>
    <w:rsid w:val="00B669F5"/>
    <w:rsid w:val="00B713D8"/>
    <w:rsid w:val="00B804B8"/>
    <w:rsid w:val="00B82F6D"/>
    <w:rsid w:val="00B847E2"/>
    <w:rsid w:val="00B872B8"/>
    <w:rsid w:val="00B94516"/>
    <w:rsid w:val="00BA7463"/>
    <w:rsid w:val="00BB2855"/>
    <w:rsid w:val="00BB3CD9"/>
    <w:rsid w:val="00BB589B"/>
    <w:rsid w:val="00BB61CA"/>
    <w:rsid w:val="00BC15A0"/>
    <w:rsid w:val="00BC5343"/>
    <w:rsid w:val="00BC7E47"/>
    <w:rsid w:val="00BD19C1"/>
    <w:rsid w:val="00BD2146"/>
    <w:rsid w:val="00BD25B8"/>
    <w:rsid w:val="00BE4B6B"/>
    <w:rsid w:val="00BF0B0E"/>
    <w:rsid w:val="00BF32DC"/>
    <w:rsid w:val="00BF49E4"/>
    <w:rsid w:val="00C012E1"/>
    <w:rsid w:val="00C04563"/>
    <w:rsid w:val="00C06BB4"/>
    <w:rsid w:val="00C10D20"/>
    <w:rsid w:val="00C12E0C"/>
    <w:rsid w:val="00C21916"/>
    <w:rsid w:val="00C274E8"/>
    <w:rsid w:val="00C27DF9"/>
    <w:rsid w:val="00C3004A"/>
    <w:rsid w:val="00C331F0"/>
    <w:rsid w:val="00C360E8"/>
    <w:rsid w:val="00C401A8"/>
    <w:rsid w:val="00C405AD"/>
    <w:rsid w:val="00C40CCF"/>
    <w:rsid w:val="00C457CA"/>
    <w:rsid w:val="00C53FB6"/>
    <w:rsid w:val="00C57FB7"/>
    <w:rsid w:val="00C60945"/>
    <w:rsid w:val="00C655B6"/>
    <w:rsid w:val="00C65F3F"/>
    <w:rsid w:val="00C6772D"/>
    <w:rsid w:val="00C72414"/>
    <w:rsid w:val="00C73BE7"/>
    <w:rsid w:val="00C747F3"/>
    <w:rsid w:val="00C80F64"/>
    <w:rsid w:val="00C8667B"/>
    <w:rsid w:val="00C90993"/>
    <w:rsid w:val="00C93E35"/>
    <w:rsid w:val="00C96E68"/>
    <w:rsid w:val="00C9728D"/>
    <w:rsid w:val="00CA1E2A"/>
    <w:rsid w:val="00CA4CE3"/>
    <w:rsid w:val="00CB2011"/>
    <w:rsid w:val="00CB2818"/>
    <w:rsid w:val="00CB3E6B"/>
    <w:rsid w:val="00CC11AB"/>
    <w:rsid w:val="00CC18E3"/>
    <w:rsid w:val="00CD4F3F"/>
    <w:rsid w:val="00CD7C57"/>
    <w:rsid w:val="00CF1C8D"/>
    <w:rsid w:val="00CF22A2"/>
    <w:rsid w:val="00CF4BDD"/>
    <w:rsid w:val="00CF77AE"/>
    <w:rsid w:val="00D136D3"/>
    <w:rsid w:val="00D21F63"/>
    <w:rsid w:val="00D250DC"/>
    <w:rsid w:val="00D311F8"/>
    <w:rsid w:val="00D36B52"/>
    <w:rsid w:val="00D36F34"/>
    <w:rsid w:val="00D377C8"/>
    <w:rsid w:val="00D41274"/>
    <w:rsid w:val="00D422B6"/>
    <w:rsid w:val="00D43BF3"/>
    <w:rsid w:val="00D522D0"/>
    <w:rsid w:val="00D6075B"/>
    <w:rsid w:val="00D60AF1"/>
    <w:rsid w:val="00D64FB6"/>
    <w:rsid w:val="00D71F60"/>
    <w:rsid w:val="00D767BB"/>
    <w:rsid w:val="00D85BA4"/>
    <w:rsid w:val="00D91B2D"/>
    <w:rsid w:val="00D92FF5"/>
    <w:rsid w:val="00D939B0"/>
    <w:rsid w:val="00DA0EA3"/>
    <w:rsid w:val="00DA22B8"/>
    <w:rsid w:val="00DA31A2"/>
    <w:rsid w:val="00DB16E0"/>
    <w:rsid w:val="00DB2022"/>
    <w:rsid w:val="00DB2DF9"/>
    <w:rsid w:val="00DB465D"/>
    <w:rsid w:val="00DB6DC6"/>
    <w:rsid w:val="00DB7E63"/>
    <w:rsid w:val="00DC0990"/>
    <w:rsid w:val="00DC2055"/>
    <w:rsid w:val="00DD71E8"/>
    <w:rsid w:val="00DD7F83"/>
    <w:rsid w:val="00DE3FF2"/>
    <w:rsid w:val="00E0205C"/>
    <w:rsid w:val="00E0641E"/>
    <w:rsid w:val="00E06664"/>
    <w:rsid w:val="00E110E4"/>
    <w:rsid w:val="00E12A87"/>
    <w:rsid w:val="00E15640"/>
    <w:rsid w:val="00E2323E"/>
    <w:rsid w:val="00E26BB9"/>
    <w:rsid w:val="00E304BC"/>
    <w:rsid w:val="00E32853"/>
    <w:rsid w:val="00E33681"/>
    <w:rsid w:val="00E34A7C"/>
    <w:rsid w:val="00E401F8"/>
    <w:rsid w:val="00E40680"/>
    <w:rsid w:val="00E44BBD"/>
    <w:rsid w:val="00E46425"/>
    <w:rsid w:val="00E47740"/>
    <w:rsid w:val="00E47D0E"/>
    <w:rsid w:val="00E55FF7"/>
    <w:rsid w:val="00E65018"/>
    <w:rsid w:val="00E6527D"/>
    <w:rsid w:val="00E76927"/>
    <w:rsid w:val="00E820A3"/>
    <w:rsid w:val="00E84390"/>
    <w:rsid w:val="00E874C5"/>
    <w:rsid w:val="00E94339"/>
    <w:rsid w:val="00E97563"/>
    <w:rsid w:val="00EA2645"/>
    <w:rsid w:val="00EA59BC"/>
    <w:rsid w:val="00EB0B63"/>
    <w:rsid w:val="00EB431A"/>
    <w:rsid w:val="00EB4A96"/>
    <w:rsid w:val="00EB51CD"/>
    <w:rsid w:val="00EC265C"/>
    <w:rsid w:val="00EC4493"/>
    <w:rsid w:val="00EC6B44"/>
    <w:rsid w:val="00ED010F"/>
    <w:rsid w:val="00ED61CB"/>
    <w:rsid w:val="00EE28F6"/>
    <w:rsid w:val="00EE3D26"/>
    <w:rsid w:val="00EE4AA4"/>
    <w:rsid w:val="00EE7B4C"/>
    <w:rsid w:val="00EE7CBE"/>
    <w:rsid w:val="00F01A25"/>
    <w:rsid w:val="00F06A72"/>
    <w:rsid w:val="00F136F0"/>
    <w:rsid w:val="00F143AC"/>
    <w:rsid w:val="00F20BBB"/>
    <w:rsid w:val="00F24477"/>
    <w:rsid w:val="00F25A70"/>
    <w:rsid w:val="00F2674D"/>
    <w:rsid w:val="00F26CE8"/>
    <w:rsid w:val="00F27F40"/>
    <w:rsid w:val="00F33EF5"/>
    <w:rsid w:val="00F35B86"/>
    <w:rsid w:val="00F43BD8"/>
    <w:rsid w:val="00F562F3"/>
    <w:rsid w:val="00F660A8"/>
    <w:rsid w:val="00F72BD7"/>
    <w:rsid w:val="00F74B89"/>
    <w:rsid w:val="00F75133"/>
    <w:rsid w:val="00F75156"/>
    <w:rsid w:val="00F76B99"/>
    <w:rsid w:val="00F777A9"/>
    <w:rsid w:val="00F83272"/>
    <w:rsid w:val="00F93E35"/>
    <w:rsid w:val="00FA3899"/>
    <w:rsid w:val="00FA4909"/>
    <w:rsid w:val="00FA61C7"/>
    <w:rsid w:val="00FA6751"/>
    <w:rsid w:val="00FB1048"/>
    <w:rsid w:val="00FB62C4"/>
    <w:rsid w:val="00FB7701"/>
    <w:rsid w:val="00FC023E"/>
    <w:rsid w:val="00FC1426"/>
    <w:rsid w:val="00FC5830"/>
    <w:rsid w:val="00FD1AC5"/>
    <w:rsid w:val="00FD31B1"/>
    <w:rsid w:val="00FD3419"/>
    <w:rsid w:val="00FD5CF0"/>
    <w:rsid w:val="00FD6053"/>
    <w:rsid w:val="00FE6EEB"/>
    <w:rsid w:val="00FE7090"/>
    <w:rsid w:val="00FF696F"/>
    <w:rsid w:val="014D49DE"/>
    <w:rsid w:val="01F2FA67"/>
    <w:rsid w:val="0228491B"/>
    <w:rsid w:val="0247FD3D"/>
    <w:rsid w:val="03B1AFB5"/>
    <w:rsid w:val="03E4DA1D"/>
    <w:rsid w:val="052E048D"/>
    <w:rsid w:val="05D8A2AC"/>
    <w:rsid w:val="065122E2"/>
    <w:rsid w:val="06E452DA"/>
    <w:rsid w:val="0703A7C4"/>
    <w:rsid w:val="07C21B08"/>
    <w:rsid w:val="07CE096A"/>
    <w:rsid w:val="08959261"/>
    <w:rsid w:val="0943353D"/>
    <w:rsid w:val="09A9087B"/>
    <w:rsid w:val="09F5BA1F"/>
    <w:rsid w:val="0A882C00"/>
    <w:rsid w:val="0AB86110"/>
    <w:rsid w:val="0AF59D4A"/>
    <w:rsid w:val="0C8E0447"/>
    <w:rsid w:val="0D3D0221"/>
    <w:rsid w:val="0D50AB38"/>
    <w:rsid w:val="0D5865ED"/>
    <w:rsid w:val="0E5865C1"/>
    <w:rsid w:val="0EB22DF4"/>
    <w:rsid w:val="0ECD91C0"/>
    <w:rsid w:val="0F0B5FAA"/>
    <w:rsid w:val="0F8D0123"/>
    <w:rsid w:val="0FADDD72"/>
    <w:rsid w:val="1042BD93"/>
    <w:rsid w:val="104A7848"/>
    <w:rsid w:val="10A890D1"/>
    <w:rsid w:val="112D323A"/>
    <w:rsid w:val="116EF19B"/>
    <w:rsid w:val="11BFA41B"/>
    <w:rsid w:val="133C8AA3"/>
    <w:rsid w:val="143C8A77"/>
    <w:rsid w:val="14B1B676"/>
    <w:rsid w:val="152368B1"/>
    <w:rsid w:val="15B970FF"/>
    <w:rsid w:val="15F91B79"/>
    <w:rsid w:val="161E1C10"/>
    <w:rsid w:val="164B78CA"/>
    <w:rsid w:val="1729505D"/>
    <w:rsid w:val="179B0298"/>
    <w:rsid w:val="17CB37A8"/>
    <w:rsid w:val="17ED1016"/>
    <w:rsid w:val="19CEA1AF"/>
    <w:rsid w:val="1A283DD4"/>
    <w:rsid w:val="1A305768"/>
    <w:rsid w:val="1A79E0E3"/>
    <w:rsid w:val="1AFB825C"/>
    <w:rsid w:val="1BB8F981"/>
    <w:rsid w:val="1C0240C6"/>
    <w:rsid w:val="1C86E22F"/>
    <w:rsid w:val="1C8EF1C5"/>
    <w:rsid w:val="1CB8F955"/>
    <w:rsid w:val="1CC0B40A"/>
    <w:rsid w:val="1D2E2554"/>
    <w:rsid w:val="1D776C99"/>
    <w:rsid w:val="1E8E7FE3"/>
    <w:rsid w:val="1FBAB3EB"/>
    <w:rsid w:val="1FCE800D"/>
    <w:rsid w:val="1FF270DF"/>
    <w:rsid w:val="22A800E9"/>
    <w:rsid w:val="2435685F"/>
    <w:rsid w:val="246223AB"/>
    <w:rsid w:val="26EEF478"/>
    <w:rsid w:val="2703C5BC"/>
    <w:rsid w:val="2736F024"/>
    <w:rsid w:val="27F56368"/>
    <w:rsid w:val="2805A220"/>
    <w:rsid w:val="2843DA79"/>
    <w:rsid w:val="2987D51D"/>
    <w:rsid w:val="2A3668E1"/>
    <w:rsid w:val="2A464861"/>
    <w:rsid w:val="2AE775C3"/>
    <w:rsid w:val="2AE82FAC"/>
    <w:rsid w:val="2B14310F"/>
    <w:rsid w:val="2B55A0F6"/>
    <w:rsid w:val="2BB2599E"/>
    <w:rsid w:val="2BCF1D4B"/>
    <w:rsid w:val="2BD6D800"/>
    <w:rsid w:val="2C27D9FA"/>
    <w:rsid w:val="2C954B44"/>
    <w:rsid w:val="2D54BAA7"/>
    <w:rsid w:val="2FD0A4E4"/>
    <w:rsid w:val="2FE01A4E"/>
    <w:rsid w:val="302944EA"/>
    <w:rsid w:val="30378A69"/>
    <w:rsid w:val="30A2C13F"/>
    <w:rsid w:val="3108947D"/>
    <w:rsid w:val="31A72791"/>
    <w:rsid w:val="320443FB"/>
    <w:rsid w:val="32D22CA9"/>
    <w:rsid w:val="32DF172A"/>
    <w:rsid w:val="33812A83"/>
    <w:rsid w:val="33E5D594"/>
    <w:rsid w:val="347F4841"/>
    <w:rsid w:val="34A448D8"/>
    <w:rsid w:val="3511BA22"/>
    <w:rsid w:val="35C471D5"/>
    <w:rsid w:val="360D69A0"/>
    <w:rsid w:val="361974AB"/>
    <w:rsid w:val="36E79F8F"/>
    <w:rsid w:val="36ED249D"/>
    <w:rsid w:val="376E55DF"/>
    <w:rsid w:val="378EA07E"/>
    <w:rsid w:val="3803CC7D"/>
    <w:rsid w:val="380E3AEE"/>
    <w:rsid w:val="395A6426"/>
    <w:rsid w:val="39703217"/>
    <w:rsid w:val="398CF0E1"/>
    <w:rsid w:val="3A6BE195"/>
    <w:rsid w:val="3B1D4DAF"/>
    <w:rsid w:val="3B97C623"/>
    <w:rsid w:val="3C18FD2D"/>
    <w:rsid w:val="3D20B7B6"/>
    <w:rsid w:val="3DCBF6EA"/>
    <w:rsid w:val="3E40ADE2"/>
    <w:rsid w:val="3E89D87E"/>
    <w:rsid w:val="3EB0D2E8"/>
    <w:rsid w:val="3EEE838F"/>
    <w:rsid w:val="3F5456CD"/>
    <w:rsid w:val="4007BB25"/>
    <w:rsid w:val="4012CA11"/>
    <w:rsid w:val="4132C03D"/>
    <w:rsid w:val="41FD21E3"/>
    <w:rsid w:val="42095FBF"/>
    <w:rsid w:val="434486E6"/>
    <w:rsid w:val="437CBC27"/>
    <w:rsid w:val="4580439A"/>
    <w:rsid w:val="45BD1CEC"/>
    <w:rsid w:val="45CEE973"/>
    <w:rsid w:val="45DD2EE4"/>
    <w:rsid w:val="468BCEE8"/>
    <w:rsid w:val="46D8808C"/>
    <w:rsid w:val="46F079F9"/>
    <w:rsid w:val="47161F0F"/>
    <w:rsid w:val="47220A07"/>
    <w:rsid w:val="47B439B2"/>
    <w:rsid w:val="48556714"/>
    <w:rsid w:val="4935B2C6"/>
    <w:rsid w:val="49E28C54"/>
    <w:rsid w:val="4A89062B"/>
    <w:rsid w:val="4AC2ABF8"/>
    <w:rsid w:val="4B47796F"/>
    <w:rsid w:val="4B568778"/>
    <w:rsid w:val="4B814B4A"/>
    <w:rsid w:val="4D362197"/>
    <w:rsid w:val="4D4F1723"/>
    <w:rsid w:val="4DB4BE53"/>
    <w:rsid w:val="4E34F93E"/>
    <w:rsid w:val="4E56D1AC"/>
    <w:rsid w:val="4F54EF6A"/>
    <w:rsid w:val="4F827471"/>
    <w:rsid w:val="5006A100"/>
    <w:rsid w:val="509A18FE"/>
    <w:rsid w:val="50EF1BD4"/>
    <w:rsid w:val="532A75A0"/>
    <w:rsid w:val="53C3E84D"/>
    <w:rsid w:val="54AB8FD5"/>
    <w:rsid w:val="54D28A3F"/>
    <w:rsid w:val="56B5FAA8"/>
    <w:rsid w:val="56D3408A"/>
    <w:rsid w:val="572425DB"/>
    <w:rsid w:val="579DA230"/>
    <w:rsid w:val="57D15E48"/>
    <w:rsid w:val="5A163836"/>
    <w:rsid w:val="5A39B596"/>
    <w:rsid w:val="5AC370A3"/>
    <w:rsid w:val="5BF7C9CF"/>
    <w:rsid w:val="5C03D4DA"/>
    <w:rsid w:val="5C089A37"/>
    <w:rsid w:val="5C1551E7"/>
    <w:rsid w:val="5C411114"/>
    <w:rsid w:val="5C958CD2"/>
    <w:rsid w:val="5CAE825E"/>
    <w:rsid w:val="5DAE181C"/>
    <w:rsid w:val="5DCD7C6B"/>
    <w:rsid w:val="5E526350"/>
    <w:rsid w:val="5E7C6AE0"/>
    <w:rsid w:val="5EA0E45F"/>
    <w:rsid w:val="5F261C45"/>
    <w:rsid w:val="5FA094B9"/>
    <w:rsid w:val="60410B78"/>
    <w:rsid w:val="605F99AD"/>
    <w:rsid w:val="6067BED1"/>
    <w:rsid w:val="61194794"/>
    <w:rsid w:val="61822652"/>
    <w:rsid w:val="62397091"/>
    <w:rsid w:val="62868CA4"/>
    <w:rsid w:val="6289E0DB"/>
    <w:rsid w:val="629965AA"/>
    <w:rsid w:val="62E3A90E"/>
    <w:rsid w:val="632351C9"/>
    <w:rsid w:val="63331DD3"/>
    <w:rsid w:val="6444039D"/>
    <w:rsid w:val="647438AD"/>
    <w:rsid w:val="647BF362"/>
    <w:rsid w:val="655B75C6"/>
    <w:rsid w:val="65789EFF"/>
    <w:rsid w:val="662EED1F"/>
    <w:rsid w:val="6656F273"/>
    <w:rsid w:val="66F8D9BE"/>
    <w:rsid w:val="67664B08"/>
    <w:rsid w:val="6868B91C"/>
    <w:rsid w:val="690F32F3"/>
    <w:rsid w:val="693BEE3F"/>
    <w:rsid w:val="6995B672"/>
    <w:rsid w:val="69C0E489"/>
    <w:rsid w:val="6A429000"/>
    <w:rsid w:val="6A585D63"/>
    <w:rsid w:val="6B064FB9"/>
    <w:rsid w:val="6B3F9A7C"/>
    <w:rsid w:val="6BC923B3"/>
    <w:rsid w:val="6BCA4C39"/>
    <w:rsid w:val="6C87C8CD"/>
    <w:rsid w:val="6CDCFE74"/>
    <w:rsid w:val="6D34A25B"/>
    <w:rsid w:val="6DF86214"/>
    <w:rsid w:val="6E1CDB93"/>
    <w:rsid w:val="6E3ECEBB"/>
    <w:rsid w:val="6E61D282"/>
    <w:rsid w:val="6EA89D7F"/>
    <w:rsid w:val="6EAB5BFD"/>
    <w:rsid w:val="704EAB3F"/>
    <w:rsid w:val="70F589BD"/>
    <w:rsid w:val="72A49731"/>
    <w:rsid w:val="72CC0608"/>
    <w:rsid w:val="72E8C4D2"/>
    <w:rsid w:val="73EC2F05"/>
    <w:rsid w:val="73F8E6B5"/>
    <w:rsid w:val="7430F323"/>
    <w:rsid w:val="747E6E15"/>
    <w:rsid w:val="7715FE54"/>
    <w:rsid w:val="77FDA5DC"/>
    <w:rsid w:val="79450ADF"/>
    <w:rsid w:val="79834338"/>
    <w:rsid w:val="7A763BE2"/>
    <w:rsid w:val="7BA23D19"/>
    <w:rsid w:val="7C26DE82"/>
    <w:rsid w:val="7C60B05D"/>
    <w:rsid w:val="7C689DE3"/>
    <w:rsid w:val="7C9509B5"/>
    <w:rsid w:val="7CB195AE"/>
    <w:rsid w:val="7CF5907E"/>
    <w:rsid w:val="7DB403C2"/>
    <w:rsid w:val="7E1586AA"/>
    <w:rsid w:val="7E7EFAAF"/>
    <w:rsid w:val="7F55EAE1"/>
    <w:rsid w:val="7F5AB03E"/>
    <w:rsid w:val="7FECEF4E"/>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2E3DAA6"/>
  <w15:chartTrackingRefBased/>
  <w15:docId w15:val="{3905A256-5783-41CA-9A56-E3C5D859B1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CA" w:eastAsia="en-CA"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6"/>
      </w:numPr>
      <w:spacing w:before="240" w:after="60"/>
      <w:outlineLvl w:val="2"/>
    </w:pPr>
    <w:rPr>
      <w:rFonts w:ascii="Arial" w:hAnsi="Arial" w:cs="Arial"/>
      <w:b/>
      <w:bCs/>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2"/>
      </w:numPr>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rPr>
      <w:sz w:val="20"/>
    </w:rPr>
  </w:style>
  <w:style w:type="paragraph" w:customStyle="1" w:styleId="IEEEHeading1">
    <w:name w:val="IEEE Heading 1"/>
    <w:basedOn w:val="Normal"/>
    <w:next w:val="IEEEParagraph"/>
    <w:rsid w:val="00273D2C"/>
    <w:pPr>
      <w:numPr>
        <w:numId w:val="5"/>
      </w:numPr>
      <w:adjustRightInd w:val="0"/>
      <w:snapToGrid w:val="0"/>
      <w:spacing w:before="180" w:after="60"/>
      <w:ind w:left="289" w:hanging="289"/>
      <w:jc w:val="center"/>
    </w:pPr>
    <w:rPr>
      <w:smallCaps/>
      <w:sz w:val="20"/>
    </w:rPr>
  </w:style>
  <w:style w:type="table" w:styleId="TableGrid">
    <w:name w:val="Table Grid"/>
    <w:basedOn w:val="TableNormal"/>
    <w:rsid w:val="00A03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1"/>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4"/>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6"/>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paragraph" w:styleId="Bibliography">
    <w:name w:val="Bibliography"/>
    <w:basedOn w:val="Normal"/>
    <w:next w:val="Normal"/>
    <w:uiPriority w:val="37"/>
    <w:unhideWhenUsed/>
    <w:rsid w:val="00E0205C"/>
    <w:pPr>
      <w:tabs>
        <w:tab w:val="left" w:pos="384"/>
      </w:tabs>
      <w:ind w:left="384" w:hanging="384"/>
    </w:pPr>
  </w:style>
  <w:style w:type="paragraph" w:customStyle="1" w:styleId="paragraph">
    <w:name w:val="paragraph"/>
    <w:basedOn w:val="Normal"/>
    <w:rsid w:val="00B6420A"/>
    <w:pPr>
      <w:spacing w:before="100" w:beforeAutospacing="1" w:after="100" w:afterAutospacing="1"/>
    </w:pPr>
    <w:rPr>
      <w:rFonts w:eastAsia="Times New Roman"/>
      <w:lang w:val="en-CA" w:eastAsia="en-CA"/>
    </w:rPr>
  </w:style>
  <w:style w:type="character" w:customStyle="1" w:styleId="normaltextrun">
    <w:name w:val="normaltextrun"/>
    <w:basedOn w:val="DefaultParagraphFont"/>
    <w:rsid w:val="00B6420A"/>
  </w:style>
  <w:style w:type="character" w:customStyle="1" w:styleId="eop">
    <w:name w:val="eop"/>
    <w:basedOn w:val="DefaultParagraphFont"/>
    <w:rsid w:val="00B6420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7316280">
      <w:bodyDiv w:val="1"/>
      <w:marLeft w:val="0"/>
      <w:marRight w:val="0"/>
      <w:marTop w:val="0"/>
      <w:marBottom w:val="0"/>
      <w:divBdr>
        <w:top w:val="none" w:sz="0" w:space="0" w:color="auto"/>
        <w:left w:val="none" w:sz="0" w:space="0" w:color="auto"/>
        <w:bottom w:val="none" w:sz="0" w:space="0" w:color="auto"/>
        <w:right w:val="none" w:sz="0" w:space="0" w:color="auto"/>
      </w:divBdr>
      <w:divsChild>
        <w:div w:id="1079718549">
          <w:marLeft w:val="0"/>
          <w:marRight w:val="0"/>
          <w:marTop w:val="0"/>
          <w:marBottom w:val="0"/>
          <w:divBdr>
            <w:top w:val="none" w:sz="0" w:space="0" w:color="auto"/>
            <w:left w:val="none" w:sz="0" w:space="0" w:color="auto"/>
            <w:bottom w:val="none" w:sz="0" w:space="0" w:color="auto"/>
            <w:right w:val="none" w:sz="0" w:space="0" w:color="auto"/>
          </w:divBdr>
        </w:div>
      </w:divsChild>
    </w:div>
    <w:div w:id="407314596">
      <w:bodyDiv w:val="1"/>
      <w:marLeft w:val="0"/>
      <w:marRight w:val="0"/>
      <w:marTop w:val="0"/>
      <w:marBottom w:val="0"/>
      <w:divBdr>
        <w:top w:val="none" w:sz="0" w:space="0" w:color="auto"/>
        <w:left w:val="none" w:sz="0" w:space="0" w:color="auto"/>
        <w:bottom w:val="none" w:sz="0" w:space="0" w:color="auto"/>
        <w:right w:val="none" w:sz="0" w:space="0" w:color="auto"/>
      </w:divBdr>
      <w:divsChild>
        <w:div w:id="2000618693">
          <w:marLeft w:val="0"/>
          <w:marRight w:val="0"/>
          <w:marTop w:val="0"/>
          <w:marBottom w:val="0"/>
          <w:divBdr>
            <w:top w:val="none" w:sz="0" w:space="0" w:color="auto"/>
            <w:left w:val="none" w:sz="0" w:space="0" w:color="auto"/>
            <w:bottom w:val="none" w:sz="0" w:space="0" w:color="auto"/>
            <w:right w:val="none" w:sz="0" w:space="0" w:color="auto"/>
          </w:divBdr>
        </w:div>
        <w:div w:id="91515790">
          <w:marLeft w:val="0"/>
          <w:marRight w:val="0"/>
          <w:marTop w:val="0"/>
          <w:marBottom w:val="0"/>
          <w:divBdr>
            <w:top w:val="none" w:sz="0" w:space="0" w:color="auto"/>
            <w:left w:val="none" w:sz="0" w:space="0" w:color="auto"/>
            <w:bottom w:val="none" w:sz="0" w:space="0" w:color="auto"/>
            <w:right w:val="none" w:sz="0" w:space="0" w:color="auto"/>
          </w:divBdr>
        </w:div>
        <w:div w:id="1330017389">
          <w:marLeft w:val="0"/>
          <w:marRight w:val="0"/>
          <w:marTop w:val="0"/>
          <w:marBottom w:val="0"/>
          <w:divBdr>
            <w:top w:val="none" w:sz="0" w:space="0" w:color="auto"/>
            <w:left w:val="none" w:sz="0" w:space="0" w:color="auto"/>
            <w:bottom w:val="none" w:sz="0" w:space="0" w:color="auto"/>
            <w:right w:val="none" w:sz="0" w:space="0" w:color="auto"/>
          </w:divBdr>
        </w:div>
        <w:div w:id="874930997">
          <w:marLeft w:val="0"/>
          <w:marRight w:val="0"/>
          <w:marTop w:val="0"/>
          <w:marBottom w:val="0"/>
          <w:divBdr>
            <w:top w:val="none" w:sz="0" w:space="0" w:color="auto"/>
            <w:left w:val="none" w:sz="0" w:space="0" w:color="auto"/>
            <w:bottom w:val="none" w:sz="0" w:space="0" w:color="auto"/>
            <w:right w:val="none" w:sz="0" w:space="0" w:color="auto"/>
          </w:divBdr>
        </w:div>
      </w:divsChild>
    </w:div>
    <w:div w:id="469830696">
      <w:bodyDiv w:val="1"/>
      <w:marLeft w:val="0"/>
      <w:marRight w:val="0"/>
      <w:marTop w:val="0"/>
      <w:marBottom w:val="0"/>
      <w:divBdr>
        <w:top w:val="none" w:sz="0" w:space="0" w:color="auto"/>
        <w:left w:val="none" w:sz="0" w:space="0" w:color="auto"/>
        <w:bottom w:val="none" w:sz="0" w:space="0" w:color="auto"/>
        <w:right w:val="none" w:sz="0" w:space="0" w:color="auto"/>
      </w:divBdr>
      <w:divsChild>
        <w:div w:id="1867404775">
          <w:marLeft w:val="0"/>
          <w:marRight w:val="0"/>
          <w:marTop w:val="0"/>
          <w:marBottom w:val="0"/>
          <w:divBdr>
            <w:top w:val="none" w:sz="0" w:space="0" w:color="auto"/>
            <w:left w:val="none" w:sz="0" w:space="0" w:color="auto"/>
            <w:bottom w:val="none" w:sz="0" w:space="0" w:color="auto"/>
            <w:right w:val="none" w:sz="0" w:space="0" w:color="auto"/>
          </w:divBdr>
        </w:div>
      </w:divsChild>
    </w:div>
    <w:div w:id="488905676">
      <w:bodyDiv w:val="1"/>
      <w:marLeft w:val="0"/>
      <w:marRight w:val="0"/>
      <w:marTop w:val="0"/>
      <w:marBottom w:val="0"/>
      <w:divBdr>
        <w:top w:val="none" w:sz="0" w:space="0" w:color="auto"/>
        <w:left w:val="none" w:sz="0" w:space="0" w:color="auto"/>
        <w:bottom w:val="none" w:sz="0" w:space="0" w:color="auto"/>
        <w:right w:val="none" w:sz="0" w:space="0" w:color="auto"/>
      </w:divBdr>
      <w:divsChild>
        <w:div w:id="1672099229">
          <w:marLeft w:val="0"/>
          <w:marRight w:val="0"/>
          <w:marTop w:val="0"/>
          <w:marBottom w:val="0"/>
          <w:divBdr>
            <w:top w:val="none" w:sz="0" w:space="0" w:color="auto"/>
            <w:left w:val="none" w:sz="0" w:space="0" w:color="auto"/>
            <w:bottom w:val="none" w:sz="0" w:space="0" w:color="auto"/>
            <w:right w:val="none" w:sz="0" w:space="0" w:color="auto"/>
          </w:divBdr>
        </w:div>
        <w:div w:id="1754007975">
          <w:marLeft w:val="0"/>
          <w:marRight w:val="0"/>
          <w:marTop w:val="0"/>
          <w:marBottom w:val="0"/>
          <w:divBdr>
            <w:top w:val="none" w:sz="0" w:space="0" w:color="auto"/>
            <w:left w:val="none" w:sz="0" w:space="0" w:color="auto"/>
            <w:bottom w:val="none" w:sz="0" w:space="0" w:color="auto"/>
            <w:right w:val="none" w:sz="0" w:space="0" w:color="auto"/>
          </w:divBdr>
        </w:div>
        <w:div w:id="1210654286">
          <w:marLeft w:val="0"/>
          <w:marRight w:val="0"/>
          <w:marTop w:val="0"/>
          <w:marBottom w:val="0"/>
          <w:divBdr>
            <w:top w:val="none" w:sz="0" w:space="0" w:color="auto"/>
            <w:left w:val="none" w:sz="0" w:space="0" w:color="auto"/>
            <w:bottom w:val="none" w:sz="0" w:space="0" w:color="auto"/>
            <w:right w:val="none" w:sz="0" w:space="0" w:color="auto"/>
          </w:divBdr>
        </w:div>
        <w:div w:id="750392132">
          <w:marLeft w:val="0"/>
          <w:marRight w:val="0"/>
          <w:marTop w:val="0"/>
          <w:marBottom w:val="0"/>
          <w:divBdr>
            <w:top w:val="none" w:sz="0" w:space="0" w:color="auto"/>
            <w:left w:val="none" w:sz="0" w:space="0" w:color="auto"/>
            <w:bottom w:val="none" w:sz="0" w:space="0" w:color="auto"/>
            <w:right w:val="none" w:sz="0" w:space="0" w:color="auto"/>
          </w:divBdr>
        </w:div>
      </w:divsChild>
    </w:div>
    <w:div w:id="531382800">
      <w:bodyDiv w:val="1"/>
      <w:marLeft w:val="0"/>
      <w:marRight w:val="0"/>
      <w:marTop w:val="0"/>
      <w:marBottom w:val="0"/>
      <w:divBdr>
        <w:top w:val="none" w:sz="0" w:space="0" w:color="auto"/>
        <w:left w:val="none" w:sz="0" w:space="0" w:color="auto"/>
        <w:bottom w:val="none" w:sz="0" w:space="0" w:color="auto"/>
        <w:right w:val="none" w:sz="0" w:space="0" w:color="auto"/>
      </w:divBdr>
      <w:divsChild>
        <w:div w:id="344864156">
          <w:marLeft w:val="0"/>
          <w:marRight w:val="0"/>
          <w:marTop w:val="0"/>
          <w:marBottom w:val="0"/>
          <w:divBdr>
            <w:top w:val="none" w:sz="0" w:space="0" w:color="auto"/>
            <w:left w:val="none" w:sz="0" w:space="0" w:color="auto"/>
            <w:bottom w:val="none" w:sz="0" w:space="0" w:color="auto"/>
            <w:right w:val="none" w:sz="0" w:space="0" w:color="auto"/>
          </w:divBdr>
        </w:div>
        <w:div w:id="923685071">
          <w:marLeft w:val="0"/>
          <w:marRight w:val="0"/>
          <w:marTop w:val="0"/>
          <w:marBottom w:val="0"/>
          <w:divBdr>
            <w:top w:val="none" w:sz="0" w:space="0" w:color="auto"/>
            <w:left w:val="none" w:sz="0" w:space="0" w:color="auto"/>
            <w:bottom w:val="none" w:sz="0" w:space="0" w:color="auto"/>
            <w:right w:val="none" w:sz="0" w:space="0" w:color="auto"/>
          </w:divBdr>
        </w:div>
        <w:div w:id="740063232">
          <w:marLeft w:val="0"/>
          <w:marRight w:val="0"/>
          <w:marTop w:val="0"/>
          <w:marBottom w:val="0"/>
          <w:divBdr>
            <w:top w:val="none" w:sz="0" w:space="0" w:color="auto"/>
            <w:left w:val="none" w:sz="0" w:space="0" w:color="auto"/>
            <w:bottom w:val="none" w:sz="0" w:space="0" w:color="auto"/>
            <w:right w:val="none" w:sz="0" w:space="0" w:color="auto"/>
          </w:divBdr>
        </w:div>
        <w:div w:id="977684229">
          <w:marLeft w:val="0"/>
          <w:marRight w:val="0"/>
          <w:marTop w:val="0"/>
          <w:marBottom w:val="0"/>
          <w:divBdr>
            <w:top w:val="none" w:sz="0" w:space="0" w:color="auto"/>
            <w:left w:val="none" w:sz="0" w:space="0" w:color="auto"/>
            <w:bottom w:val="none" w:sz="0" w:space="0" w:color="auto"/>
            <w:right w:val="none" w:sz="0" w:space="0" w:color="auto"/>
          </w:divBdr>
        </w:div>
      </w:divsChild>
    </w:div>
    <w:div w:id="956763150">
      <w:bodyDiv w:val="1"/>
      <w:marLeft w:val="0"/>
      <w:marRight w:val="0"/>
      <w:marTop w:val="0"/>
      <w:marBottom w:val="0"/>
      <w:divBdr>
        <w:top w:val="none" w:sz="0" w:space="0" w:color="auto"/>
        <w:left w:val="none" w:sz="0" w:space="0" w:color="auto"/>
        <w:bottom w:val="none" w:sz="0" w:space="0" w:color="auto"/>
        <w:right w:val="none" w:sz="0" w:space="0" w:color="auto"/>
      </w:divBdr>
      <w:divsChild>
        <w:div w:id="1383603360">
          <w:marLeft w:val="0"/>
          <w:marRight w:val="0"/>
          <w:marTop w:val="0"/>
          <w:marBottom w:val="0"/>
          <w:divBdr>
            <w:top w:val="none" w:sz="0" w:space="0" w:color="auto"/>
            <w:left w:val="none" w:sz="0" w:space="0" w:color="auto"/>
            <w:bottom w:val="none" w:sz="0" w:space="0" w:color="auto"/>
            <w:right w:val="none" w:sz="0" w:space="0" w:color="auto"/>
          </w:divBdr>
        </w:div>
        <w:div w:id="1051879484">
          <w:marLeft w:val="0"/>
          <w:marRight w:val="0"/>
          <w:marTop w:val="0"/>
          <w:marBottom w:val="0"/>
          <w:divBdr>
            <w:top w:val="none" w:sz="0" w:space="0" w:color="auto"/>
            <w:left w:val="none" w:sz="0" w:space="0" w:color="auto"/>
            <w:bottom w:val="none" w:sz="0" w:space="0" w:color="auto"/>
            <w:right w:val="none" w:sz="0" w:space="0" w:color="auto"/>
          </w:divBdr>
        </w:div>
        <w:div w:id="1738547898">
          <w:marLeft w:val="0"/>
          <w:marRight w:val="0"/>
          <w:marTop w:val="0"/>
          <w:marBottom w:val="0"/>
          <w:divBdr>
            <w:top w:val="none" w:sz="0" w:space="0" w:color="auto"/>
            <w:left w:val="none" w:sz="0" w:space="0" w:color="auto"/>
            <w:bottom w:val="none" w:sz="0" w:space="0" w:color="auto"/>
            <w:right w:val="none" w:sz="0" w:space="0" w:color="auto"/>
          </w:divBdr>
        </w:div>
        <w:div w:id="1391658096">
          <w:marLeft w:val="0"/>
          <w:marRight w:val="0"/>
          <w:marTop w:val="0"/>
          <w:marBottom w:val="0"/>
          <w:divBdr>
            <w:top w:val="none" w:sz="0" w:space="0" w:color="auto"/>
            <w:left w:val="none" w:sz="0" w:space="0" w:color="auto"/>
            <w:bottom w:val="none" w:sz="0" w:space="0" w:color="auto"/>
            <w:right w:val="none" w:sz="0" w:space="0" w:color="auto"/>
          </w:divBdr>
        </w:div>
      </w:divsChild>
    </w:div>
    <w:div w:id="1868712929">
      <w:bodyDiv w:val="1"/>
      <w:marLeft w:val="0"/>
      <w:marRight w:val="0"/>
      <w:marTop w:val="0"/>
      <w:marBottom w:val="0"/>
      <w:divBdr>
        <w:top w:val="none" w:sz="0" w:space="0" w:color="auto"/>
        <w:left w:val="none" w:sz="0" w:space="0" w:color="auto"/>
        <w:bottom w:val="none" w:sz="0" w:space="0" w:color="auto"/>
        <w:right w:val="none" w:sz="0" w:space="0" w:color="auto"/>
      </w:divBdr>
      <w:divsChild>
        <w:div w:id="1090658520">
          <w:marLeft w:val="0"/>
          <w:marRight w:val="0"/>
          <w:marTop w:val="0"/>
          <w:marBottom w:val="0"/>
          <w:divBdr>
            <w:top w:val="none" w:sz="0" w:space="0" w:color="auto"/>
            <w:left w:val="none" w:sz="0" w:space="0" w:color="auto"/>
            <w:bottom w:val="none" w:sz="0" w:space="0" w:color="auto"/>
            <w:right w:val="none" w:sz="0" w:space="0" w:color="auto"/>
          </w:divBdr>
        </w:div>
        <w:div w:id="156501874">
          <w:marLeft w:val="0"/>
          <w:marRight w:val="0"/>
          <w:marTop w:val="0"/>
          <w:marBottom w:val="0"/>
          <w:divBdr>
            <w:top w:val="none" w:sz="0" w:space="0" w:color="auto"/>
            <w:left w:val="none" w:sz="0" w:space="0" w:color="auto"/>
            <w:bottom w:val="none" w:sz="0" w:space="0" w:color="auto"/>
            <w:right w:val="none" w:sz="0" w:space="0" w:color="auto"/>
          </w:divBdr>
        </w:div>
        <w:div w:id="742869507">
          <w:marLeft w:val="0"/>
          <w:marRight w:val="0"/>
          <w:marTop w:val="0"/>
          <w:marBottom w:val="0"/>
          <w:divBdr>
            <w:top w:val="none" w:sz="0" w:space="0" w:color="auto"/>
            <w:left w:val="none" w:sz="0" w:space="0" w:color="auto"/>
            <w:bottom w:val="none" w:sz="0" w:space="0" w:color="auto"/>
            <w:right w:val="none" w:sz="0" w:space="0" w:color="auto"/>
          </w:divBdr>
        </w:div>
        <w:div w:id="1784961752">
          <w:marLeft w:val="0"/>
          <w:marRight w:val="0"/>
          <w:marTop w:val="0"/>
          <w:marBottom w:val="0"/>
          <w:divBdr>
            <w:top w:val="none" w:sz="0" w:space="0" w:color="auto"/>
            <w:left w:val="none" w:sz="0" w:space="0" w:color="auto"/>
            <w:bottom w:val="none" w:sz="0" w:space="0" w:color="auto"/>
            <w:right w:val="none" w:sz="0" w:space="0" w:color="auto"/>
          </w:divBdr>
        </w:div>
        <w:div w:id="944189956">
          <w:marLeft w:val="0"/>
          <w:marRight w:val="0"/>
          <w:marTop w:val="0"/>
          <w:marBottom w:val="0"/>
          <w:divBdr>
            <w:top w:val="none" w:sz="0" w:space="0" w:color="auto"/>
            <w:left w:val="none" w:sz="0" w:space="0" w:color="auto"/>
            <w:bottom w:val="none" w:sz="0" w:space="0" w:color="auto"/>
            <w:right w:val="none" w:sz="0" w:space="0" w:color="auto"/>
          </w:divBdr>
        </w:div>
        <w:div w:id="1611006875">
          <w:marLeft w:val="0"/>
          <w:marRight w:val="0"/>
          <w:marTop w:val="0"/>
          <w:marBottom w:val="0"/>
          <w:divBdr>
            <w:top w:val="none" w:sz="0" w:space="0" w:color="auto"/>
            <w:left w:val="none" w:sz="0" w:space="0" w:color="auto"/>
            <w:bottom w:val="none" w:sz="0" w:space="0" w:color="auto"/>
            <w:right w:val="none" w:sz="0" w:space="0" w:color="auto"/>
          </w:divBdr>
        </w:div>
        <w:div w:id="1273592804">
          <w:marLeft w:val="0"/>
          <w:marRight w:val="0"/>
          <w:marTop w:val="0"/>
          <w:marBottom w:val="0"/>
          <w:divBdr>
            <w:top w:val="none" w:sz="0" w:space="0" w:color="auto"/>
            <w:left w:val="none" w:sz="0" w:space="0" w:color="auto"/>
            <w:bottom w:val="none" w:sz="0" w:space="0" w:color="auto"/>
            <w:right w:val="none" w:sz="0" w:space="0" w:color="auto"/>
          </w:divBdr>
        </w:div>
        <w:div w:id="2104109880">
          <w:marLeft w:val="0"/>
          <w:marRight w:val="0"/>
          <w:marTop w:val="0"/>
          <w:marBottom w:val="0"/>
          <w:divBdr>
            <w:top w:val="none" w:sz="0" w:space="0" w:color="auto"/>
            <w:left w:val="none" w:sz="0" w:space="0" w:color="auto"/>
            <w:bottom w:val="none" w:sz="0" w:space="0" w:color="auto"/>
            <w:right w:val="none" w:sz="0" w:space="0" w:color="auto"/>
          </w:divBdr>
        </w:div>
        <w:div w:id="654262901">
          <w:marLeft w:val="0"/>
          <w:marRight w:val="0"/>
          <w:marTop w:val="0"/>
          <w:marBottom w:val="0"/>
          <w:divBdr>
            <w:top w:val="none" w:sz="0" w:space="0" w:color="auto"/>
            <w:left w:val="none" w:sz="0" w:space="0" w:color="auto"/>
            <w:bottom w:val="none" w:sz="0" w:space="0" w:color="auto"/>
            <w:right w:val="none" w:sz="0" w:space="0" w:color="auto"/>
          </w:divBdr>
        </w:div>
        <w:div w:id="757672515">
          <w:marLeft w:val="0"/>
          <w:marRight w:val="0"/>
          <w:marTop w:val="0"/>
          <w:marBottom w:val="0"/>
          <w:divBdr>
            <w:top w:val="none" w:sz="0" w:space="0" w:color="auto"/>
            <w:left w:val="none" w:sz="0" w:space="0" w:color="auto"/>
            <w:bottom w:val="none" w:sz="0" w:space="0" w:color="auto"/>
            <w:right w:val="none" w:sz="0" w:space="0" w:color="auto"/>
          </w:divBdr>
        </w:div>
        <w:div w:id="1884171089">
          <w:marLeft w:val="0"/>
          <w:marRight w:val="0"/>
          <w:marTop w:val="0"/>
          <w:marBottom w:val="0"/>
          <w:divBdr>
            <w:top w:val="none" w:sz="0" w:space="0" w:color="auto"/>
            <w:left w:val="none" w:sz="0" w:space="0" w:color="auto"/>
            <w:bottom w:val="none" w:sz="0" w:space="0" w:color="auto"/>
            <w:right w:val="none" w:sz="0" w:space="0" w:color="auto"/>
          </w:divBdr>
        </w:div>
        <w:div w:id="1719549795">
          <w:marLeft w:val="0"/>
          <w:marRight w:val="0"/>
          <w:marTop w:val="0"/>
          <w:marBottom w:val="0"/>
          <w:divBdr>
            <w:top w:val="none" w:sz="0" w:space="0" w:color="auto"/>
            <w:left w:val="none" w:sz="0" w:space="0" w:color="auto"/>
            <w:bottom w:val="none" w:sz="0" w:space="0" w:color="auto"/>
            <w:right w:val="none" w:sz="0" w:space="0" w:color="auto"/>
          </w:divBdr>
        </w:div>
        <w:div w:id="1184857426">
          <w:marLeft w:val="0"/>
          <w:marRight w:val="0"/>
          <w:marTop w:val="0"/>
          <w:marBottom w:val="0"/>
          <w:divBdr>
            <w:top w:val="none" w:sz="0" w:space="0" w:color="auto"/>
            <w:left w:val="none" w:sz="0" w:space="0" w:color="auto"/>
            <w:bottom w:val="none" w:sz="0" w:space="0" w:color="auto"/>
            <w:right w:val="none" w:sz="0" w:space="0" w:color="auto"/>
          </w:divBdr>
        </w:div>
        <w:div w:id="1523520092">
          <w:marLeft w:val="0"/>
          <w:marRight w:val="0"/>
          <w:marTop w:val="0"/>
          <w:marBottom w:val="0"/>
          <w:divBdr>
            <w:top w:val="none" w:sz="0" w:space="0" w:color="auto"/>
            <w:left w:val="none" w:sz="0" w:space="0" w:color="auto"/>
            <w:bottom w:val="none" w:sz="0" w:space="0" w:color="auto"/>
            <w:right w:val="none" w:sz="0" w:space="0" w:color="auto"/>
          </w:divBdr>
        </w:div>
        <w:div w:id="1804695106">
          <w:marLeft w:val="0"/>
          <w:marRight w:val="0"/>
          <w:marTop w:val="0"/>
          <w:marBottom w:val="0"/>
          <w:divBdr>
            <w:top w:val="none" w:sz="0" w:space="0" w:color="auto"/>
            <w:left w:val="none" w:sz="0" w:space="0" w:color="auto"/>
            <w:bottom w:val="none" w:sz="0" w:space="0" w:color="auto"/>
            <w:right w:val="none" w:sz="0" w:space="0" w:color="auto"/>
          </w:divBdr>
        </w:div>
        <w:div w:id="1837454628">
          <w:marLeft w:val="0"/>
          <w:marRight w:val="0"/>
          <w:marTop w:val="0"/>
          <w:marBottom w:val="0"/>
          <w:divBdr>
            <w:top w:val="none" w:sz="0" w:space="0" w:color="auto"/>
            <w:left w:val="none" w:sz="0" w:space="0" w:color="auto"/>
            <w:bottom w:val="none" w:sz="0" w:space="0" w:color="auto"/>
            <w:right w:val="none" w:sz="0" w:space="0" w:color="auto"/>
          </w:divBdr>
        </w:div>
        <w:div w:id="1904021297">
          <w:marLeft w:val="0"/>
          <w:marRight w:val="0"/>
          <w:marTop w:val="0"/>
          <w:marBottom w:val="0"/>
          <w:divBdr>
            <w:top w:val="none" w:sz="0" w:space="0" w:color="auto"/>
            <w:left w:val="none" w:sz="0" w:space="0" w:color="auto"/>
            <w:bottom w:val="none" w:sz="0" w:space="0" w:color="auto"/>
            <w:right w:val="none" w:sz="0" w:space="0" w:color="auto"/>
          </w:divBdr>
        </w:div>
        <w:div w:id="1340038619">
          <w:marLeft w:val="0"/>
          <w:marRight w:val="0"/>
          <w:marTop w:val="0"/>
          <w:marBottom w:val="0"/>
          <w:divBdr>
            <w:top w:val="none" w:sz="0" w:space="0" w:color="auto"/>
            <w:left w:val="none" w:sz="0" w:space="0" w:color="auto"/>
            <w:bottom w:val="none" w:sz="0" w:space="0" w:color="auto"/>
            <w:right w:val="none" w:sz="0" w:space="0" w:color="auto"/>
          </w:divBdr>
        </w:div>
        <w:div w:id="985086580">
          <w:marLeft w:val="0"/>
          <w:marRight w:val="0"/>
          <w:marTop w:val="0"/>
          <w:marBottom w:val="0"/>
          <w:divBdr>
            <w:top w:val="none" w:sz="0" w:space="0" w:color="auto"/>
            <w:left w:val="none" w:sz="0" w:space="0" w:color="auto"/>
            <w:bottom w:val="none" w:sz="0" w:space="0" w:color="auto"/>
            <w:right w:val="none" w:sz="0" w:space="0" w:color="auto"/>
          </w:divBdr>
        </w:div>
        <w:div w:id="258636712">
          <w:marLeft w:val="0"/>
          <w:marRight w:val="0"/>
          <w:marTop w:val="0"/>
          <w:marBottom w:val="0"/>
          <w:divBdr>
            <w:top w:val="none" w:sz="0" w:space="0" w:color="auto"/>
            <w:left w:val="none" w:sz="0" w:space="0" w:color="auto"/>
            <w:bottom w:val="none" w:sz="0" w:space="0" w:color="auto"/>
            <w:right w:val="none" w:sz="0" w:space="0" w:color="auto"/>
          </w:divBdr>
        </w:div>
        <w:div w:id="2146970784">
          <w:marLeft w:val="0"/>
          <w:marRight w:val="0"/>
          <w:marTop w:val="0"/>
          <w:marBottom w:val="0"/>
          <w:divBdr>
            <w:top w:val="none" w:sz="0" w:space="0" w:color="auto"/>
            <w:left w:val="none" w:sz="0" w:space="0" w:color="auto"/>
            <w:bottom w:val="none" w:sz="0" w:space="0" w:color="auto"/>
            <w:right w:val="none" w:sz="0" w:space="0" w:color="auto"/>
          </w:divBdr>
        </w:div>
        <w:div w:id="380058188">
          <w:marLeft w:val="0"/>
          <w:marRight w:val="0"/>
          <w:marTop w:val="0"/>
          <w:marBottom w:val="0"/>
          <w:divBdr>
            <w:top w:val="none" w:sz="0" w:space="0" w:color="auto"/>
            <w:left w:val="none" w:sz="0" w:space="0" w:color="auto"/>
            <w:bottom w:val="none" w:sz="0" w:space="0" w:color="auto"/>
            <w:right w:val="none" w:sz="0" w:space="0" w:color="auto"/>
          </w:divBdr>
        </w:div>
        <w:div w:id="164781331">
          <w:marLeft w:val="0"/>
          <w:marRight w:val="0"/>
          <w:marTop w:val="0"/>
          <w:marBottom w:val="0"/>
          <w:divBdr>
            <w:top w:val="none" w:sz="0" w:space="0" w:color="auto"/>
            <w:left w:val="none" w:sz="0" w:space="0" w:color="auto"/>
            <w:bottom w:val="none" w:sz="0" w:space="0" w:color="auto"/>
            <w:right w:val="none" w:sz="0" w:space="0" w:color="auto"/>
          </w:divBdr>
        </w:div>
        <w:div w:id="1420059438">
          <w:marLeft w:val="0"/>
          <w:marRight w:val="0"/>
          <w:marTop w:val="0"/>
          <w:marBottom w:val="0"/>
          <w:divBdr>
            <w:top w:val="none" w:sz="0" w:space="0" w:color="auto"/>
            <w:left w:val="none" w:sz="0" w:space="0" w:color="auto"/>
            <w:bottom w:val="none" w:sz="0" w:space="0" w:color="auto"/>
            <w:right w:val="none" w:sz="0" w:space="0" w:color="auto"/>
          </w:divBdr>
        </w:div>
        <w:div w:id="323121643">
          <w:marLeft w:val="0"/>
          <w:marRight w:val="0"/>
          <w:marTop w:val="0"/>
          <w:marBottom w:val="0"/>
          <w:divBdr>
            <w:top w:val="none" w:sz="0" w:space="0" w:color="auto"/>
            <w:left w:val="none" w:sz="0" w:space="0" w:color="auto"/>
            <w:bottom w:val="none" w:sz="0" w:space="0" w:color="auto"/>
            <w:right w:val="none" w:sz="0" w:space="0" w:color="auto"/>
          </w:divBdr>
        </w:div>
        <w:div w:id="1885361670">
          <w:marLeft w:val="0"/>
          <w:marRight w:val="0"/>
          <w:marTop w:val="0"/>
          <w:marBottom w:val="0"/>
          <w:divBdr>
            <w:top w:val="none" w:sz="0" w:space="0" w:color="auto"/>
            <w:left w:val="none" w:sz="0" w:space="0" w:color="auto"/>
            <w:bottom w:val="none" w:sz="0" w:space="0" w:color="auto"/>
            <w:right w:val="none" w:sz="0" w:space="0" w:color="auto"/>
          </w:divBdr>
        </w:div>
        <w:div w:id="1214921954">
          <w:marLeft w:val="0"/>
          <w:marRight w:val="0"/>
          <w:marTop w:val="0"/>
          <w:marBottom w:val="0"/>
          <w:divBdr>
            <w:top w:val="none" w:sz="0" w:space="0" w:color="auto"/>
            <w:left w:val="none" w:sz="0" w:space="0" w:color="auto"/>
            <w:bottom w:val="none" w:sz="0" w:space="0" w:color="auto"/>
            <w:right w:val="none" w:sz="0" w:space="0" w:color="auto"/>
          </w:divBdr>
        </w:div>
        <w:div w:id="1159223994">
          <w:marLeft w:val="0"/>
          <w:marRight w:val="0"/>
          <w:marTop w:val="0"/>
          <w:marBottom w:val="0"/>
          <w:divBdr>
            <w:top w:val="none" w:sz="0" w:space="0" w:color="auto"/>
            <w:left w:val="none" w:sz="0" w:space="0" w:color="auto"/>
            <w:bottom w:val="none" w:sz="0" w:space="0" w:color="auto"/>
            <w:right w:val="none" w:sz="0" w:space="0" w:color="auto"/>
          </w:divBdr>
        </w:div>
        <w:div w:id="1079978977">
          <w:marLeft w:val="0"/>
          <w:marRight w:val="0"/>
          <w:marTop w:val="0"/>
          <w:marBottom w:val="0"/>
          <w:divBdr>
            <w:top w:val="none" w:sz="0" w:space="0" w:color="auto"/>
            <w:left w:val="none" w:sz="0" w:space="0" w:color="auto"/>
            <w:bottom w:val="none" w:sz="0" w:space="0" w:color="auto"/>
            <w:right w:val="none" w:sz="0" w:space="0" w:color="auto"/>
          </w:divBdr>
        </w:div>
        <w:div w:id="1790931521">
          <w:marLeft w:val="0"/>
          <w:marRight w:val="0"/>
          <w:marTop w:val="0"/>
          <w:marBottom w:val="0"/>
          <w:divBdr>
            <w:top w:val="none" w:sz="0" w:space="0" w:color="auto"/>
            <w:left w:val="none" w:sz="0" w:space="0" w:color="auto"/>
            <w:bottom w:val="none" w:sz="0" w:space="0" w:color="auto"/>
            <w:right w:val="none" w:sz="0" w:space="0" w:color="auto"/>
          </w:divBdr>
        </w:div>
        <w:div w:id="1543832241">
          <w:marLeft w:val="0"/>
          <w:marRight w:val="0"/>
          <w:marTop w:val="0"/>
          <w:marBottom w:val="0"/>
          <w:divBdr>
            <w:top w:val="none" w:sz="0" w:space="0" w:color="auto"/>
            <w:left w:val="none" w:sz="0" w:space="0" w:color="auto"/>
            <w:bottom w:val="none" w:sz="0" w:space="0" w:color="auto"/>
            <w:right w:val="none" w:sz="0" w:space="0" w:color="auto"/>
          </w:divBdr>
        </w:div>
        <w:div w:id="1362706636">
          <w:marLeft w:val="0"/>
          <w:marRight w:val="0"/>
          <w:marTop w:val="0"/>
          <w:marBottom w:val="0"/>
          <w:divBdr>
            <w:top w:val="none" w:sz="0" w:space="0" w:color="auto"/>
            <w:left w:val="none" w:sz="0" w:space="0" w:color="auto"/>
            <w:bottom w:val="none" w:sz="0" w:space="0" w:color="auto"/>
            <w:right w:val="none" w:sz="0" w:space="0" w:color="auto"/>
          </w:divBdr>
        </w:div>
        <w:div w:id="2103144379">
          <w:marLeft w:val="0"/>
          <w:marRight w:val="0"/>
          <w:marTop w:val="0"/>
          <w:marBottom w:val="0"/>
          <w:divBdr>
            <w:top w:val="none" w:sz="0" w:space="0" w:color="auto"/>
            <w:left w:val="none" w:sz="0" w:space="0" w:color="auto"/>
            <w:bottom w:val="none" w:sz="0" w:space="0" w:color="auto"/>
            <w:right w:val="none" w:sz="0" w:space="0" w:color="auto"/>
          </w:divBdr>
        </w:div>
        <w:div w:id="2022395069">
          <w:marLeft w:val="0"/>
          <w:marRight w:val="0"/>
          <w:marTop w:val="0"/>
          <w:marBottom w:val="0"/>
          <w:divBdr>
            <w:top w:val="none" w:sz="0" w:space="0" w:color="auto"/>
            <w:left w:val="none" w:sz="0" w:space="0" w:color="auto"/>
            <w:bottom w:val="none" w:sz="0" w:space="0" w:color="auto"/>
            <w:right w:val="none" w:sz="0" w:space="0" w:color="auto"/>
          </w:divBdr>
        </w:div>
        <w:div w:id="10839774">
          <w:marLeft w:val="0"/>
          <w:marRight w:val="0"/>
          <w:marTop w:val="0"/>
          <w:marBottom w:val="0"/>
          <w:divBdr>
            <w:top w:val="none" w:sz="0" w:space="0" w:color="auto"/>
            <w:left w:val="none" w:sz="0" w:space="0" w:color="auto"/>
            <w:bottom w:val="none" w:sz="0" w:space="0" w:color="auto"/>
            <w:right w:val="none" w:sz="0" w:space="0" w:color="auto"/>
          </w:divBdr>
        </w:div>
        <w:div w:id="2061660450">
          <w:marLeft w:val="0"/>
          <w:marRight w:val="0"/>
          <w:marTop w:val="0"/>
          <w:marBottom w:val="0"/>
          <w:divBdr>
            <w:top w:val="none" w:sz="0" w:space="0" w:color="auto"/>
            <w:left w:val="none" w:sz="0" w:space="0" w:color="auto"/>
            <w:bottom w:val="none" w:sz="0" w:space="0" w:color="auto"/>
            <w:right w:val="none" w:sz="0" w:space="0" w:color="auto"/>
          </w:divBdr>
        </w:div>
        <w:div w:id="1057775703">
          <w:marLeft w:val="0"/>
          <w:marRight w:val="0"/>
          <w:marTop w:val="0"/>
          <w:marBottom w:val="0"/>
          <w:divBdr>
            <w:top w:val="none" w:sz="0" w:space="0" w:color="auto"/>
            <w:left w:val="none" w:sz="0" w:space="0" w:color="auto"/>
            <w:bottom w:val="none" w:sz="0" w:space="0" w:color="auto"/>
            <w:right w:val="none" w:sz="0" w:space="0" w:color="auto"/>
          </w:divBdr>
        </w:div>
        <w:div w:id="2094885571">
          <w:marLeft w:val="0"/>
          <w:marRight w:val="0"/>
          <w:marTop w:val="0"/>
          <w:marBottom w:val="0"/>
          <w:divBdr>
            <w:top w:val="none" w:sz="0" w:space="0" w:color="auto"/>
            <w:left w:val="none" w:sz="0" w:space="0" w:color="auto"/>
            <w:bottom w:val="none" w:sz="0" w:space="0" w:color="auto"/>
            <w:right w:val="none" w:sz="0" w:space="0" w:color="auto"/>
          </w:divBdr>
        </w:div>
      </w:divsChild>
    </w:div>
    <w:div w:id="2144301886">
      <w:bodyDiv w:val="1"/>
      <w:marLeft w:val="0"/>
      <w:marRight w:val="0"/>
      <w:marTop w:val="0"/>
      <w:marBottom w:val="0"/>
      <w:divBdr>
        <w:top w:val="none" w:sz="0" w:space="0" w:color="auto"/>
        <w:left w:val="none" w:sz="0" w:space="0" w:color="auto"/>
        <w:bottom w:val="none" w:sz="0" w:space="0" w:color="auto"/>
        <w:right w:val="none" w:sz="0" w:space="0" w:color="auto"/>
      </w:divBdr>
      <w:divsChild>
        <w:div w:id="1496528101">
          <w:marLeft w:val="0"/>
          <w:marRight w:val="0"/>
          <w:marTop w:val="0"/>
          <w:marBottom w:val="0"/>
          <w:divBdr>
            <w:top w:val="none" w:sz="0" w:space="0" w:color="auto"/>
            <w:left w:val="none" w:sz="0" w:space="0" w:color="auto"/>
            <w:bottom w:val="none" w:sz="0" w:space="0" w:color="auto"/>
            <w:right w:val="none" w:sz="0" w:space="0" w:color="auto"/>
          </w:divBdr>
        </w:div>
        <w:div w:id="1559241954">
          <w:marLeft w:val="0"/>
          <w:marRight w:val="0"/>
          <w:marTop w:val="0"/>
          <w:marBottom w:val="0"/>
          <w:divBdr>
            <w:top w:val="none" w:sz="0" w:space="0" w:color="auto"/>
            <w:left w:val="none" w:sz="0" w:space="0" w:color="auto"/>
            <w:bottom w:val="none" w:sz="0" w:space="0" w:color="auto"/>
            <w:right w:val="none" w:sz="0" w:space="0" w:color="auto"/>
          </w:divBdr>
        </w:div>
        <w:div w:id="2136025089">
          <w:marLeft w:val="0"/>
          <w:marRight w:val="0"/>
          <w:marTop w:val="0"/>
          <w:marBottom w:val="0"/>
          <w:divBdr>
            <w:top w:val="none" w:sz="0" w:space="0" w:color="auto"/>
            <w:left w:val="none" w:sz="0" w:space="0" w:color="auto"/>
            <w:bottom w:val="none" w:sz="0" w:space="0" w:color="auto"/>
            <w:right w:val="none" w:sz="0" w:space="0" w:color="auto"/>
          </w:divBdr>
        </w:div>
        <w:div w:id="117704361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3</Pages>
  <Words>5410</Words>
  <Characters>28026</Characters>
  <Application>Microsoft Office Word</Application>
  <DocSecurity>0</DocSecurity>
  <Lines>849</Lines>
  <Paragraphs>451</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
  <LinksUpToDate>false</LinksUpToDate>
  <CharactersWithSpaces>329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subject/>
  <dc:creator>Causal Productions</dc:creator>
  <cp:keywords/>
  <dc:description/>
  <cp:lastModifiedBy>peter McEnroe</cp:lastModifiedBy>
  <cp:revision>2</cp:revision>
  <cp:lastPrinted>2006-09-01T19:18:00Z</cp:lastPrinted>
  <dcterms:created xsi:type="dcterms:W3CDTF">2022-10-16T12:59:00Z</dcterms:created>
  <dcterms:modified xsi:type="dcterms:W3CDTF">2022-10-16T1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2e57a9493d496151b687dc1f57b2659db20a12c90a3a79c28f0e82d00c6dc11</vt:lpwstr>
  </property>
  <property fmtid="{D5CDD505-2E9C-101B-9397-08002B2CF9AE}" pid="3" name="ZOTERO_PREF_1">
    <vt:lpwstr>&lt;data data-version="3" zotero-version="6.0.15"&gt;&lt;session id="IZDeNL01"/&gt;&lt;style id="http://www.zotero.org/styles/ieee" locale="en-US"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